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9E06CE" w14:textId="6A9CCF7F" w:rsidR="00E739A8" w:rsidRPr="005A7F98" w:rsidRDefault="00E739A8" w:rsidP="000F0B3E">
      <w:pPr>
        <w:pStyle w:val="Heading1"/>
        <w:spacing w:after="0" w:line="360" w:lineRule="auto"/>
      </w:pPr>
      <w:bookmarkStart w:id="0" w:name="_Toc147108053"/>
      <w:bookmarkStart w:id="1" w:name="_Toc144681940"/>
      <w:bookmarkStart w:id="2" w:name="_Toc144669939"/>
      <w:bookmarkStart w:id="3" w:name="_Toc144669659"/>
      <w:bookmarkStart w:id="4" w:name="_Toc144074017"/>
      <w:bookmarkStart w:id="5" w:name="_Toc144072935"/>
      <w:bookmarkStart w:id="6" w:name="_Toc144070965"/>
      <w:bookmarkStart w:id="7" w:name="_Toc157645658"/>
      <w:bookmarkStart w:id="8" w:name="_Toc157967182"/>
      <w:bookmarkStart w:id="9" w:name="_Toc157969452"/>
      <w:bookmarkStart w:id="10" w:name="_Toc157971138"/>
      <w:bookmarkStart w:id="11" w:name="_Toc159360386"/>
      <w:bookmarkStart w:id="12" w:name="_GoBack"/>
      <w:bookmarkEnd w:id="12"/>
      <w:r w:rsidRPr="005A7F98">
        <w:t>DAFTAR PUSTAK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p w14:paraId="2677C350" w14:textId="7DE56F93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A7F9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A7F98">
        <w:rPr>
          <w:rFonts w:ascii="Times New Roman" w:hAnsi="Times New Roman" w:cs="Times New Roman"/>
          <w:sz w:val="24"/>
          <w:szCs w:val="24"/>
        </w:rPr>
        <w:fldChar w:fldCharType="separate"/>
      </w:r>
      <w:r w:rsidRPr="005A7F98">
        <w:rPr>
          <w:rFonts w:ascii="Times New Roman" w:hAnsi="Times New Roman" w:cs="Times New Roman"/>
          <w:b/>
          <w:bCs/>
          <w:sz w:val="24"/>
          <w:szCs w:val="24"/>
        </w:rPr>
        <w:t>Ady, P. D. (2010)</w:t>
      </w:r>
      <w:r w:rsidRPr="005A7F98">
        <w:rPr>
          <w:rFonts w:ascii="Times New Roman" w:hAnsi="Times New Roman" w:cs="Times New Roman"/>
          <w:sz w:val="24"/>
          <w:szCs w:val="24"/>
        </w:rPr>
        <w:t>. Rancang Bangun Mesin Pre</w:t>
      </w:r>
      <w:r w:rsidR="00F70D92" w:rsidRPr="005A7F98">
        <w:rPr>
          <w:rFonts w:ascii="Times New Roman" w:hAnsi="Times New Roman" w:cs="Times New Roman"/>
          <w:sz w:val="24"/>
          <w:szCs w:val="24"/>
        </w:rPr>
        <w:t>s</w:t>
      </w:r>
      <w:r w:rsidRPr="005A7F98">
        <w:rPr>
          <w:rFonts w:ascii="Times New Roman" w:hAnsi="Times New Roman" w:cs="Times New Roman"/>
          <w:sz w:val="24"/>
          <w:szCs w:val="24"/>
        </w:rPr>
        <w:t xml:space="preserve">s Semi Otomatis. Surakarta: </w:t>
      </w:r>
      <w:r w:rsidR="00EF47AF" w:rsidRPr="005A7F98">
        <w:rPr>
          <w:rFonts w:ascii="Times New Roman" w:hAnsi="Times New Roman" w:cs="Times New Roman"/>
          <w:sz w:val="24"/>
          <w:szCs w:val="24"/>
        </w:rPr>
        <w:t xml:space="preserve"> </w:t>
      </w:r>
      <w:r w:rsidRPr="005A7F98">
        <w:rPr>
          <w:rFonts w:ascii="Times New Roman" w:hAnsi="Times New Roman" w:cs="Times New Roman"/>
          <w:sz w:val="24"/>
          <w:szCs w:val="24"/>
        </w:rPr>
        <w:t>Jurusan Teknik Mesin Fakultas Teknik Universitas Sebelas Maret.</w:t>
      </w:r>
    </w:p>
    <w:p w14:paraId="5B8C8990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Dullah, M. J., Suyuti, M. A., Sudarman, M., Mariam, M., &amp; Arham, M. A. (2020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Desain dan analisis alat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 v sistem hidro pneumatik. Jurnal Teknik Mesin Sinergi, 17(2), 168–178.</w:t>
      </w:r>
    </w:p>
    <w:p w14:paraId="398632D1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Haryanto, D., Afrizal, E., &amp; Arief, D. S. (2020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Analisis Gaya Pada Alat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 Roll Menggunakan Metode Elemen Hingga Dan Eksperimental. Jurnal Online Mahasiswa (JOM) Bidang Teknik Dan Sains, 7, 1–8.</w:t>
      </w:r>
    </w:p>
    <w:p w14:paraId="6C584175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Hidayat, A., Wijianti, E. S., &amp; Wibowo, B. S. (2021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Rancang bangun mesin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 Roll menggunakan motor listrik 1 HP. PROCEEDINGS OF NATIONAL COLLOQUIUM RESEARCH AND COMMUNITY SERVICE, 5, 129–133.</w:t>
      </w:r>
    </w:p>
    <w:p w14:paraId="10D414ED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Irawan, A. P., &amp; Jakarta, U. T. (2018)</w:t>
      </w:r>
      <w:r w:rsidRPr="005A7F98">
        <w:rPr>
          <w:rFonts w:ascii="Times New Roman" w:hAnsi="Times New Roman" w:cs="Times New Roman"/>
          <w:sz w:val="24"/>
          <w:szCs w:val="24"/>
        </w:rPr>
        <w:t>. Perancangan dan Pengembangan Produk Manufaktur. Andi Publisher. https://books.google.co.id/books?id=fLhjDwAAQBAJ</w:t>
      </w:r>
    </w:p>
    <w:p w14:paraId="33337F79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Nurcahyo, Y. E., &amp; Ellianto, M. S. D. (2018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Rancang Bangun Mesin Roll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 Portable. Teknika: Engineering and Sains Journal, 2(2), 109–114.</w:t>
      </w:r>
    </w:p>
    <w:p w14:paraId="59AE0159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Nurhuda, R. (2017)</w:t>
      </w:r>
      <w:r w:rsidRPr="005A7F98">
        <w:rPr>
          <w:rFonts w:ascii="Times New Roman" w:hAnsi="Times New Roman" w:cs="Times New Roman"/>
          <w:sz w:val="24"/>
          <w:szCs w:val="24"/>
        </w:rPr>
        <w:t>. of raw materials from suppliers. Keywords : Machining, Make To Order, Supply Chain Management, SCOR Model Version 10.0, fishbone diagram. Teknik Mesin S, 4, 6–9.</w:t>
      </w:r>
    </w:p>
    <w:p w14:paraId="03769C9C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Pratowo, B., Witoni, W., &amp; Prasetyo, P. (2021)</w:t>
      </w:r>
      <w:r w:rsidRPr="005A7F98">
        <w:rPr>
          <w:rFonts w:ascii="Times New Roman" w:hAnsi="Times New Roman" w:cs="Times New Roman"/>
          <w:sz w:val="24"/>
          <w:szCs w:val="24"/>
        </w:rPr>
        <w:t>. Rancang Bangun Mesin Penekuk Plat Dengan Sistem Hidrolik Tebal Plat 4 Mm. JURNAL TEKNIK MESIN, 9(1).</w:t>
      </w:r>
    </w:p>
    <w:p w14:paraId="7862C803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Putra, A. P., Saputra, A. A., &amp; Angreni, A. (2021)</w:t>
      </w:r>
      <w:r w:rsidRPr="005A7F98">
        <w:rPr>
          <w:rFonts w:ascii="Times New Roman" w:hAnsi="Times New Roman" w:cs="Times New Roman"/>
          <w:sz w:val="24"/>
          <w:szCs w:val="24"/>
        </w:rPr>
        <w:t>. Pembuatan Mesin Pres Bantalan dengan Menggunakan Penggerak Elektrik. 3, 5. http://repository.poliupg.ac.id/465/1/Pembuatan Mesin Pres Bantalan dengan Menggunakan Penggerak Elektrik..pdf</w:t>
      </w:r>
    </w:p>
    <w:p w14:paraId="00A015E7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Putra, I. E. (2021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Design of a Hydraulic Plate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 Machine. Jurnal Teknik Mesin, 11(2), 117–123.</w:t>
      </w:r>
    </w:p>
    <w:p w14:paraId="1874E74F" w14:textId="77777777" w:rsidR="00E739A8" w:rsidRPr="005A7F98" w:rsidRDefault="00E739A8" w:rsidP="00C72260">
      <w:pPr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R.S. Pressman. (2002)</w:t>
      </w:r>
      <w:r w:rsidRPr="005A7F98">
        <w:rPr>
          <w:rFonts w:ascii="Times New Roman" w:hAnsi="Times New Roman" w:cs="Times New Roman"/>
          <w:sz w:val="24"/>
          <w:szCs w:val="24"/>
        </w:rPr>
        <w:t>. Rekayasa Perangkat Lunak. Andi.</w:t>
      </w:r>
    </w:p>
    <w:p w14:paraId="57DA7181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Retno, A. (2021)</w:t>
      </w:r>
      <w:r w:rsidRPr="005A7F98">
        <w:rPr>
          <w:rFonts w:ascii="Times New Roman" w:hAnsi="Times New Roman" w:cs="Times New Roman"/>
          <w:sz w:val="24"/>
          <w:szCs w:val="24"/>
        </w:rPr>
        <w:t>. Konsep Desain Konten Aplikasi: Jilid 1. Media Nusa Creative (MNC Publishing). https://books.google.co.id/books?id=iQdMEAAAQBAJ</w:t>
      </w:r>
    </w:p>
    <w:p w14:paraId="724142DB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lastRenderedPageBreak/>
        <w:t>Saputra, O. A. (2017)</w:t>
      </w:r>
      <w:r w:rsidRPr="005A7F98">
        <w:rPr>
          <w:rFonts w:ascii="Times New Roman" w:hAnsi="Times New Roman" w:cs="Times New Roman"/>
          <w:sz w:val="24"/>
          <w:szCs w:val="24"/>
        </w:rPr>
        <w:t>. Dasar Autocad 2 Dimensi. Deepublish. https://books.google.co.id/books?id=iaU_DwAAQBAJ</w:t>
      </w:r>
    </w:p>
    <w:p w14:paraId="4CAEBDC0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Satzinger J.W., R.B, J., &amp; Burd, S. D. (2015)</w:t>
      </w:r>
      <w:r w:rsidRPr="005A7F98">
        <w:rPr>
          <w:rFonts w:ascii="Times New Roman" w:hAnsi="Times New Roman" w:cs="Times New Roman"/>
          <w:sz w:val="24"/>
          <w:szCs w:val="24"/>
        </w:rPr>
        <w:t>. Systems Analysis and Design in a Changing World. Cengage Learning.</w:t>
      </w:r>
    </w:p>
    <w:p w14:paraId="66B241B2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Setiawan, A. (2012)</w:t>
      </w:r>
      <w:r w:rsidRPr="005A7F98">
        <w:rPr>
          <w:rFonts w:ascii="Times New Roman" w:hAnsi="Times New Roman" w:cs="Times New Roman"/>
          <w:sz w:val="24"/>
          <w:szCs w:val="24"/>
        </w:rPr>
        <w:t>. Rancang bangun punch dan dies pada mesin press batako styrofoam dan botol plastik.</w:t>
      </w:r>
    </w:p>
    <w:p w14:paraId="5F8F266C" w14:textId="77777777" w:rsidR="00E739A8" w:rsidRPr="005A7F98" w:rsidRDefault="00E739A8" w:rsidP="00C72260">
      <w:pPr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Sulistyo, A. (2014)</w:t>
      </w:r>
      <w:r w:rsidRPr="005A7F98">
        <w:rPr>
          <w:rFonts w:ascii="Times New Roman" w:hAnsi="Times New Roman" w:cs="Times New Roman"/>
          <w:sz w:val="24"/>
          <w:szCs w:val="24"/>
        </w:rPr>
        <w:t xml:space="preserve">.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 xml:space="preserve">. Makalah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Bending</w:t>
      </w:r>
      <w:r w:rsidRPr="005A7F98">
        <w:rPr>
          <w:rFonts w:ascii="Times New Roman" w:hAnsi="Times New Roman" w:cs="Times New Roman"/>
          <w:sz w:val="24"/>
          <w:szCs w:val="24"/>
        </w:rPr>
        <w:t>. Teknik Mesin S, 1.</w:t>
      </w:r>
    </w:p>
    <w:p w14:paraId="11C1F87F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Sundari, E., Asrafi, I., Prabudi, D., Kurniawan, D., Saputra, K., &amp; Nopriansyah, A. (2015)</w:t>
      </w:r>
      <w:r w:rsidRPr="005A7F98">
        <w:rPr>
          <w:rFonts w:ascii="Times New Roman" w:hAnsi="Times New Roman" w:cs="Times New Roman"/>
          <w:sz w:val="24"/>
          <w:szCs w:val="24"/>
        </w:rPr>
        <w:t>. Rancang Bangun Prototype Press Tool Pemotong Side Rubber Sebagai Komponen Chute Dengan Sistem Hidrolik. AUSTENIT, 7(2).</w:t>
      </w:r>
    </w:p>
    <w:p w14:paraId="5966CBE5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Suyuti, M. A. (2019)</w:t>
      </w:r>
      <w:r w:rsidRPr="005A7F98">
        <w:rPr>
          <w:rFonts w:ascii="Times New Roman" w:hAnsi="Times New Roman" w:cs="Times New Roman"/>
          <w:sz w:val="24"/>
          <w:szCs w:val="24"/>
        </w:rPr>
        <w:t>. Rancang bangun simpel press tool untuk bending v bottoming. Jurnal Teknik Mesin Sinergi, 13(2), 160–173.</w:t>
      </w:r>
    </w:p>
    <w:p w14:paraId="57A8ED07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Telaumbanua, M. (2021)</w:t>
      </w:r>
      <w:r w:rsidRPr="005A7F98">
        <w:rPr>
          <w:rFonts w:ascii="Times New Roman" w:hAnsi="Times New Roman" w:cs="Times New Roman"/>
          <w:sz w:val="24"/>
          <w:szCs w:val="24"/>
        </w:rPr>
        <w:t>. Buku Ajar Pengantar Teknologi Instrumentasi Teknik Pertanian. Penerbit NEM. https://books.google.co.id/books?id=zDt6EAAAQBAJ</w:t>
      </w:r>
    </w:p>
    <w:p w14:paraId="069A0169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Wibowo, T. A., Raharjo, W. P., &amp; Kusharjanta, B. (2014)</w:t>
      </w:r>
      <w:r w:rsidRPr="005A7F98">
        <w:rPr>
          <w:rFonts w:ascii="Times New Roman" w:hAnsi="Times New Roman" w:cs="Times New Roman"/>
          <w:sz w:val="24"/>
          <w:szCs w:val="24"/>
        </w:rPr>
        <w:t>. Perancangan dan analisis kekuatan konstruksi mesin tekuk plat hidrolik. Mekanika, 12(2).</w:t>
      </w:r>
    </w:p>
    <w:p w14:paraId="5D34C0C8" w14:textId="3806DB5B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Widodo, S. T. M. T. (2020)</w:t>
      </w:r>
      <w:r w:rsidRPr="005A7F98">
        <w:rPr>
          <w:rFonts w:ascii="Times New Roman" w:hAnsi="Times New Roman" w:cs="Times New Roman"/>
          <w:sz w:val="24"/>
          <w:szCs w:val="24"/>
        </w:rPr>
        <w:t>. Khatam Dasar-dasar AutoCAD 2D dalam 7 Hari. Penerbit</w:t>
      </w:r>
      <w:r w:rsidR="00EF47AF" w:rsidRPr="005A7F98">
        <w:rPr>
          <w:rFonts w:ascii="Times New Roman" w:hAnsi="Times New Roman" w:cs="Times New Roman"/>
          <w:sz w:val="24"/>
          <w:szCs w:val="24"/>
        </w:rPr>
        <w:t xml:space="preserve"> </w:t>
      </w:r>
      <w:r w:rsidRPr="005A7F98">
        <w:rPr>
          <w:rFonts w:ascii="Times New Roman" w:hAnsi="Times New Roman" w:cs="Times New Roman"/>
          <w:sz w:val="24"/>
          <w:szCs w:val="24"/>
        </w:rPr>
        <w:t>LeutikaPrio. https://books.google.co.id/books?id=jq7_DwAAQBAJ</w:t>
      </w:r>
    </w:p>
    <w:p w14:paraId="4BD495DE" w14:textId="77777777" w:rsidR="00E739A8" w:rsidRPr="005A7F98" w:rsidRDefault="00E739A8" w:rsidP="00C72260">
      <w:pPr>
        <w:spacing w:line="24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b/>
          <w:bCs/>
          <w:sz w:val="24"/>
          <w:szCs w:val="24"/>
        </w:rPr>
        <w:t>Zulfikar, M. (2019)</w:t>
      </w:r>
      <w:r w:rsidRPr="005A7F98">
        <w:rPr>
          <w:rFonts w:ascii="Times New Roman" w:hAnsi="Times New Roman" w:cs="Times New Roman"/>
          <w:sz w:val="24"/>
          <w:szCs w:val="24"/>
        </w:rPr>
        <w:t>. Rancang Bangun Punch Dan Die Pada Mesin Pres Dengan Variasi Sudut Untuk Menekuk Plat.</w:t>
      </w:r>
    </w:p>
    <w:p w14:paraId="4AA82C16" w14:textId="23F6CFCD" w:rsidR="000D63AC" w:rsidRPr="005A7F98" w:rsidRDefault="00E739A8" w:rsidP="00C72260">
      <w:pPr>
        <w:spacing w:line="24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E8EB6DA" w14:textId="540998B1" w:rsidR="009D04CB" w:rsidRPr="005A7F98" w:rsidRDefault="009D04CB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br w:type="page"/>
      </w:r>
    </w:p>
    <w:p w14:paraId="5DA41CAA" w14:textId="77777777" w:rsidR="001F1E87" w:rsidRPr="005A7F98" w:rsidRDefault="009D04CB" w:rsidP="00EF47AF">
      <w:pPr>
        <w:pStyle w:val="Heading1"/>
        <w:spacing w:after="0" w:line="240" w:lineRule="auto"/>
        <w:rPr>
          <w:noProof/>
        </w:rPr>
      </w:pPr>
      <w:bookmarkStart w:id="13" w:name="_Toc157967183"/>
      <w:bookmarkStart w:id="14" w:name="_Toc157969453"/>
      <w:bookmarkStart w:id="15" w:name="_Toc157971139"/>
      <w:bookmarkStart w:id="16" w:name="_Toc159360387"/>
      <w:r w:rsidRPr="005A7F98">
        <w:lastRenderedPageBreak/>
        <w:t>LAMPIRAN</w:t>
      </w:r>
      <w:bookmarkEnd w:id="13"/>
      <w:bookmarkEnd w:id="14"/>
      <w:bookmarkEnd w:id="15"/>
      <w:bookmarkEnd w:id="16"/>
    </w:p>
    <w:p w14:paraId="410B2A71" w14:textId="25A666EF" w:rsidR="001F1E87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</w:t>
      </w:r>
      <w:r w:rsidR="001F1E87" w:rsidRPr="005A7F98">
        <w:rPr>
          <w:rFonts w:ascii="Times New Roman" w:hAnsi="Times New Roman" w:cs="Times New Roman"/>
          <w:sz w:val="24"/>
          <w:szCs w:val="24"/>
        </w:rPr>
        <w:t xml:space="preserve"> 1 : Perakitan </w:t>
      </w:r>
      <w:r w:rsidR="00F42E40" w:rsidRPr="005A7F98">
        <w:rPr>
          <w:rFonts w:ascii="Times New Roman" w:hAnsi="Times New Roman" w:cs="Times New Roman"/>
          <w:sz w:val="24"/>
          <w:szCs w:val="24"/>
        </w:rPr>
        <w:t>kaki mesin</w:t>
      </w:r>
    </w:p>
    <w:p w14:paraId="69851131" w14:textId="7D3A4F8F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47AA7FA" wp14:editId="06B6D164">
            <wp:extent cx="2131200" cy="2880000"/>
            <wp:effectExtent l="0" t="0" r="254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7306" b="12011"/>
                    <a:stretch/>
                  </pic:blipFill>
                  <pic:spPr bwMode="auto">
                    <a:xfrm>
                      <a:off x="0" y="0"/>
                      <a:ext cx="21312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2FB1E9" w14:textId="33A4B1AE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2 : Perakitan dudukan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Die V</w:t>
      </w:r>
    </w:p>
    <w:p w14:paraId="32594E37" w14:textId="67BB72CB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72FFC0E" wp14:editId="2E8BA08D">
            <wp:extent cx="2628000" cy="2880000"/>
            <wp:effectExtent l="0" t="0" r="127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7387" b="33512"/>
                    <a:stretch/>
                  </pic:blipFill>
                  <pic:spPr bwMode="auto">
                    <a:xfrm>
                      <a:off x="0" y="0"/>
                      <a:ext cx="26280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A96F27" w14:textId="77777777" w:rsidR="00880FAB" w:rsidRPr="005A7F98" w:rsidRDefault="00880FAB" w:rsidP="00EF47AF">
      <w:pPr>
        <w:spacing w:after="160" w:line="240" w:lineRule="auto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br w:type="page"/>
      </w:r>
    </w:p>
    <w:p w14:paraId="7B7BE193" w14:textId="2188C9D2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lastRenderedPageBreak/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3 : Perakitan dudukan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F70D92" w:rsidRPr="005A7F98">
        <w:rPr>
          <w:rFonts w:ascii="Times New Roman" w:hAnsi="Times New Roman" w:cs="Times New Roman"/>
          <w:i/>
          <w:iCs/>
          <w:sz w:val="24"/>
          <w:szCs w:val="24"/>
        </w:rPr>
        <w:t>ie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 xml:space="preserve"> V</w:t>
      </w:r>
    </w:p>
    <w:p w14:paraId="39E4C76D" w14:textId="45F8F92C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C0BAEE3" wp14:editId="5C19E5C3">
            <wp:extent cx="1954800" cy="2880000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02" b="24652"/>
                    <a:stretch/>
                  </pic:blipFill>
                  <pic:spPr bwMode="auto">
                    <a:xfrm>
                      <a:off x="0" y="0"/>
                      <a:ext cx="1954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C3957C" w14:textId="5AA4A20B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4 : Perakitan dudukan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Die V</w:t>
      </w:r>
    </w:p>
    <w:p w14:paraId="1F92FCF9" w14:textId="5373AD13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0C5D85" wp14:editId="68904554">
            <wp:extent cx="2235600" cy="28800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527" b="17572"/>
                    <a:stretch/>
                  </pic:blipFill>
                  <pic:spPr bwMode="auto">
                    <a:xfrm>
                      <a:off x="0" y="0"/>
                      <a:ext cx="22356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F7BD9" w14:textId="77777777" w:rsidR="00F42E40" w:rsidRPr="005A7F98" w:rsidRDefault="00F42E40" w:rsidP="00EF47AF">
      <w:pPr>
        <w:spacing w:after="160" w:line="240" w:lineRule="auto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br w:type="page"/>
      </w:r>
    </w:p>
    <w:p w14:paraId="7085EDC6" w14:textId="0A4CBBED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lastRenderedPageBreak/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5 : Perakitan dudukan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Switch Control</w:t>
      </w:r>
    </w:p>
    <w:p w14:paraId="3C6F67EB" w14:textId="077D6485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F290C5F" wp14:editId="01C08481">
            <wp:extent cx="2498400" cy="28800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515" b="24652"/>
                    <a:stretch/>
                  </pic:blipFill>
                  <pic:spPr bwMode="auto">
                    <a:xfrm>
                      <a:off x="0" y="0"/>
                      <a:ext cx="24984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F340D0" w14:textId="338C3BAA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6 : Perakitan dudukan Dinamo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Servo</w:t>
      </w:r>
    </w:p>
    <w:p w14:paraId="27E7A88F" w14:textId="36F68258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2ACE6A4" wp14:editId="51A80C4C">
            <wp:extent cx="2782800" cy="28800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009" b="30468"/>
                    <a:stretch/>
                  </pic:blipFill>
                  <pic:spPr bwMode="auto">
                    <a:xfrm>
                      <a:off x="0" y="0"/>
                      <a:ext cx="2782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D37BA1" w14:textId="77777777" w:rsidR="00F42E40" w:rsidRPr="005A7F98" w:rsidRDefault="00F42E40" w:rsidP="00EF47AF">
      <w:pPr>
        <w:spacing w:after="160" w:line="240" w:lineRule="auto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br w:type="page"/>
      </w:r>
    </w:p>
    <w:p w14:paraId="65EC3A40" w14:textId="2B2F9925" w:rsidR="00F42E40" w:rsidRPr="005A7F98" w:rsidRDefault="005D2F05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lastRenderedPageBreak/>
        <w:t>Lampiran gambar</w:t>
      </w:r>
      <w:r w:rsidR="00F42E40" w:rsidRPr="005A7F98">
        <w:rPr>
          <w:rFonts w:ascii="Times New Roman" w:hAnsi="Times New Roman" w:cs="Times New Roman"/>
          <w:sz w:val="24"/>
          <w:szCs w:val="24"/>
        </w:rPr>
        <w:t xml:space="preserve"> 7 : Perakitan dudukan Dinamo </w:t>
      </w:r>
      <w:r w:rsidR="00F42E40" w:rsidRPr="005A7F98">
        <w:rPr>
          <w:rFonts w:ascii="Times New Roman" w:hAnsi="Times New Roman" w:cs="Times New Roman"/>
          <w:i/>
          <w:iCs/>
          <w:sz w:val="24"/>
          <w:szCs w:val="24"/>
        </w:rPr>
        <w:t>Servo</w:t>
      </w:r>
    </w:p>
    <w:p w14:paraId="6FE8F76C" w14:textId="75EB7B75" w:rsidR="001F1E87" w:rsidRPr="005A7F98" w:rsidRDefault="001F1E87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43807E" wp14:editId="36ECABBC">
            <wp:extent cx="2811600" cy="2880000"/>
            <wp:effectExtent l="0" t="0" r="825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526" b="29456"/>
                    <a:stretch/>
                  </pic:blipFill>
                  <pic:spPr bwMode="auto">
                    <a:xfrm>
                      <a:off x="0" y="0"/>
                      <a:ext cx="28116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FE5CBA" w14:textId="031695AD" w:rsidR="00880FAB" w:rsidRPr="005A7F98" w:rsidRDefault="00880FA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 xml:space="preserve">Lampiran gambar 8 : Perakitan </w:t>
      </w:r>
      <w:r w:rsidRPr="005A7F98">
        <w:rPr>
          <w:rFonts w:ascii="Times New Roman" w:hAnsi="Times New Roman" w:cs="Times New Roman"/>
          <w:i/>
          <w:iCs/>
          <w:sz w:val="24"/>
          <w:szCs w:val="24"/>
        </w:rPr>
        <w:t>Die V</w:t>
      </w:r>
    </w:p>
    <w:p w14:paraId="371F0957" w14:textId="1176696A" w:rsidR="00880FAB" w:rsidRPr="005A7F98" w:rsidRDefault="00880FA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 xml:space="preserve"> </w:t>
      </w: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E3BEC0C" wp14:editId="308519E6">
            <wp:extent cx="2800800" cy="28800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0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A480C2" w14:textId="77777777" w:rsidR="00880FAB" w:rsidRPr="005A7F98" w:rsidRDefault="00880FAB" w:rsidP="00EF47AF">
      <w:pPr>
        <w:spacing w:after="160" w:line="240" w:lineRule="auto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br w:type="page"/>
      </w:r>
    </w:p>
    <w:p w14:paraId="3B52DAC4" w14:textId="7D3F54C8" w:rsidR="00880FAB" w:rsidRPr="005A7F98" w:rsidRDefault="00880FA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lastRenderedPageBreak/>
        <w:t>Lampiran gambar 9 : Perakitan dudukan kerangka gerak kerja</w:t>
      </w:r>
    </w:p>
    <w:p w14:paraId="2822D107" w14:textId="77777777" w:rsidR="00092D0B" w:rsidRPr="005A7F98" w:rsidRDefault="00880FA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980B1FF" wp14:editId="762CB3C7">
            <wp:extent cx="2944800" cy="2880000"/>
            <wp:effectExtent l="0" t="0" r="825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510" b="13016"/>
                    <a:stretch/>
                  </pic:blipFill>
                  <pic:spPr bwMode="auto">
                    <a:xfrm>
                      <a:off x="0" y="0"/>
                      <a:ext cx="2944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E1665D" w14:textId="77777777" w:rsidR="00092D0B" w:rsidRPr="005A7F98" w:rsidRDefault="00092D0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 10 : Perakitan dudukan hidrolik</w:t>
      </w:r>
      <w:r w:rsidR="00880FAB"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693BB86" wp14:editId="5E517AD9">
            <wp:extent cx="2869200" cy="2880000"/>
            <wp:effectExtent l="0" t="0" r="762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840"/>
                    <a:stretch/>
                  </pic:blipFill>
                  <pic:spPr bwMode="auto">
                    <a:xfrm>
                      <a:off x="0" y="0"/>
                      <a:ext cx="28692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A67F47" w14:textId="03864B95" w:rsidR="00092D0B" w:rsidRPr="005A7F98" w:rsidRDefault="00092D0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lastRenderedPageBreak/>
        <w:t>Lampiran gambar 11 : Perakitan dudukan pisau tekuk</w:t>
      </w:r>
      <w:r w:rsidR="00880FAB"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35D8957" wp14:editId="2CE1DC22">
            <wp:extent cx="3891600" cy="28800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9170"/>
                    <a:stretch/>
                  </pic:blipFill>
                  <pic:spPr bwMode="auto">
                    <a:xfrm>
                      <a:off x="0" y="0"/>
                      <a:ext cx="38916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16C742" w14:textId="4DD1C52E" w:rsidR="00880FAB" w:rsidRPr="005A7F98" w:rsidRDefault="00092D0B" w:rsidP="00EF47A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A7F98">
        <w:rPr>
          <w:rFonts w:ascii="Times New Roman" w:hAnsi="Times New Roman" w:cs="Times New Roman"/>
          <w:sz w:val="24"/>
          <w:szCs w:val="24"/>
        </w:rPr>
        <w:t>Lampiran gambar 12 : Perakitan dudukan pisau tekuk</w:t>
      </w:r>
      <w:r w:rsidR="00880FAB" w:rsidRPr="005A7F9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9DAC27" wp14:editId="3399C330">
            <wp:extent cx="3661200" cy="288000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3332"/>
                    <a:stretch/>
                  </pic:blipFill>
                  <pic:spPr bwMode="auto">
                    <a:xfrm>
                      <a:off x="0" y="0"/>
                      <a:ext cx="36612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880FAB" w:rsidRPr="005A7F98" w:rsidSect="00A733CF">
      <w:headerReference w:type="default" r:id="rId20"/>
      <w:footerReference w:type="default" r:id="rId21"/>
      <w:pgSz w:w="12240" w:h="15840"/>
      <w:pgMar w:top="2268" w:right="1701" w:bottom="1701" w:left="2268" w:header="709" w:footer="709" w:gutter="0"/>
      <w:pgNumType w:start="8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47A05E" w14:textId="77777777" w:rsidR="005855E1" w:rsidRDefault="005855E1" w:rsidP="009E5FC4">
      <w:pPr>
        <w:spacing w:after="0" w:line="240" w:lineRule="auto"/>
      </w:pPr>
      <w:r>
        <w:separator/>
      </w:r>
    </w:p>
    <w:p w14:paraId="4EE01768" w14:textId="77777777" w:rsidR="005855E1" w:rsidRDefault="005855E1"/>
  </w:endnote>
  <w:endnote w:type="continuationSeparator" w:id="0">
    <w:p w14:paraId="338CD6B2" w14:textId="77777777" w:rsidR="005855E1" w:rsidRDefault="005855E1" w:rsidP="009E5FC4">
      <w:pPr>
        <w:spacing w:after="0" w:line="240" w:lineRule="auto"/>
      </w:pPr>
      <w:r>
        <w:continuationSeparator/>
      </w:r>
    </w:p>
    <w:p w14:paraId="3D15379E" w14:textId="77777777" w:rsidR="005855E1" w:rsidRDefault="005855E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563644992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EA28C22" w14:textId="05E2BA8F" w:rsidR="00A577A4" w:rsidRPr="004C6552" w:rsidRDefault="00A577A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4C655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C655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C655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44821">
          <w:rPr>
            <w:rFonts w:ascii="Times New Roman" w:hAnsi="Times New Roman" w:cs="Times New Roman"/>
            <w:noProof/>
            <w:sz w:val="24"/>
            <w:szCs w:val="24"/>
          </w:rPr>
          <w:t>88</w:t>
        </w:r>
        <w:r w:rsidRPr="004C655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5A01B7A" w14:textId="77777777" w:rsidR="00A577A4" w:rsidRDefault="00A577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D1D1A2" w14:textId="77777777" w:rsidR="005855E1" w:rsidRDefault="005855E1" w:rsidP="009E5FC4">
      <w:pPr>
        <w:spacing w:after="0" w:line="240" w:lineRule="auto"/>
      </w:pPr>
      <w:r>
        <w:separator/>
      </w:r>
    </w:p>
    <w:p w14:paraId="19641EB4" w14:textId="77777777" w:rsidR="005855E1" w:rsidRDefault="005855E1"/>
  </w:footnote>
  <w:footnote w:type="continuationSeparator" w:id="0">
    <w:p w14:paraId="18039EC5" w14:textId="77777777" w:rsidR="005855E1" w:rsidRDefault="005855E1" w:rsidP="009E5FC4">
      <w:pPr>
        <w:spacing w:after="0" w:line="240" w:lineRule="auto"/>
      </w:pPr>
      <w:r>
        <w:continuationSeparator/>
      </w:r>
    </w:p>
    <w:p w14:paraId="5DEEB9DD" w14:textId="77777777" w:rsidR="005855E1" w:rsidRDefault="005855E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B84407" w14:textId="77777777" w:rsidR="00A577A4" w:rsidRDefault="00A577A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9535D1"/>
    <w:multiLevelType w:val="multilevel"/>
    <w:tmpl w:val="029535D1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72F41A3"/>
    <w:multiLevelType w:val="hybridMultilevel"/>
    <w:tmpl w:val="F55EA89A"/>
    <w:lvl w:ilvl="0" w:tplc="B688F210">
      <w:start w:val="1"/>
      <w:numFmt w:val="lowerLetter"/>
      <w:pStyle w:val="7"/>
      <w:lvlText w:val="%1)"/>
      <w:lvlJc w:val="left"/>
      <w:pPr>
        <w:ind w:left="786" w:hanging="360"/>
      </w:pPr>
      <w:rPr>
        <w:rFonts w:hint="default"/>
        <w:b w:val="0"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07B145AA"/>
    <w:multiLevelType w:val="hybridMultilevel"/>
    <w:tmpl w:val="5D54DFFC"/>
    <w:lvl w:ilvl="0" w:tplc="5718CFC0">
      <w:start w:val="1"/>
      <w:numFmt w:val="decimal"/>
      <w:pStyle w:val="3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F777A9"/>
    <w:multiLevelType w:val="hybridMultilevel"/>
    <w:tmpl w:val="24820E12"/>
    <w:lvl w:ilvl="0" w:tplc="104EEDE6">
      <w:start w:val="1"/>
      <w:numFmt w:val="upperLetter"/>
      <w:pStyle w:val="2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DF4D6F"/>
    <w:multiLevelType w:val="hybridMultilevel"/>
    <w:tmpl w:val="CDBA0A5E"/>
    <w:lvl w:ilvl="0" w:tplc="F40ADA20">
      <w:start w:val="1"/>
      <w:numFmt w:val="lowerLetter"/>
      <w:pStyle w:val="6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0BCD6AC3"/>
    <w:multiLevelType w:val="hybridMultilevel"/>
    <w:tmpl w:val="267EF32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8C1F8C"/>
    <w:multiLevelType w:val="hybridMultilevel"/>
    <w:tmpl w:val="10F016A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041B04"/>
    <w:multiLevelType w:val="multilevel"/>
    <w:tmpl w:val="14041B0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C790E1F"/>
    <w:multiLevelType w:val="hybridMultilevel"/>
    <w:tmpl w:val="6E60CDAA"/>
    <w:lvl w:ilvl="0" w:tplc="55FAE4CE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" w15:restartNumberingAfterBreak="0">
    <w:nsid w:val="1E4C0030"/>
    <w:multiLevelType w:val="hybridMultilevel"/>
    <w:tmpl w:val="C9123324"/>
    <w:lvl w:ilvl="0" w:tplc="8702EBEE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0" w15:restartNumberingAfterBreak="0">
    <w:nsid w:val="221F276A"/>
    <w:multiLevelType w:val="hybridMultilevel"/>
    <w:tmpl w:val="9D7C400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25D0A84"/>
    <w:multiLevelType w:val="hybridMultilevel"/>
    <w:tmpl w:val="19949114"/>
    <w:lvl w:ilvl="0" w:tplc="CF8CE510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2" w15:restartNumberingAfterBreak="0">
    <w:nsid w:val="26042AF8"/>
    <w:multiLevelType w:val="hybridMultilevel"/>
    <w:tmpl w:val="5C28C964"/>
    <w:lvl w:ilvl="0" w:tplc="3A1CB26C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3" w15:restartNumberingAfterBreak="0">
    <w:nsid w:val="296F4F7A"/>
    <w:multiLevelType w:val="hybridMultilevel"/>
    <w:tmpl w:val="9260F81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B08155C"/>
    <w:multiLevelType w:val="hybridMultilevel"/>
    <w:tmpl w:val="00BA2020"/>
    <w:lvl w:ilvl="0" w:tplc="F826719C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5" w15:restartNumberingAfterBreak="0">
    <w:nsid w:val="2C6F5DED"/>
    <w:multiLevelType w:val="hybridMultilevel"/>
    <w:tmpl w:val="41DE6E20"/>
    <w:lvl w:ilvl="0" w:tplc="27BA54E6">
      <w:start w:val="1"/>
      <w:numFmt w:val="upperLetter"/>
      <w:pStyle w:val="Heading2"/>
      <w:lvlText w:val="%1."/>
      <w:lvlJc w:val="left"/>
      <w:pPr>
        <w:ind w:left="294" w:hanging="360"/>
      </w:pPr>
    </w:lvl>
    <w:lvl w:ilvl="1" w:tplc="38090019">
      <w:start w:val="1"/>
      <w:numFmt w:val="lowerLetter"/>
      <w:lvlText w:val="%2."/>
      <w:lvlJc w:val="left"/>
      <w:pPr>
        <w:ind w:left="1014" w:hanging="360"/>
      </w:pPr>
    </w:lvl>
    <w:lvl w:ilvl="2" w:tplc="3809001B" w:tentative="1">
      <w:start w:val="1"/>
      <w:numFmt w:val="lowerRoman"/>
      <w:lvlText w:val="%3."/>
      <w:lvlJc w:val="right"/>
      <w:pPr>
        <w:ind w:left="1734" w:hanging="180"/>
      </w:pPr>
    </w:lvl>
    <w:lvl w:ilvl="3" w:tplc="3809000F" w:tentative="1">
      <w:start w:val="1"/>
      <w:numFmt w:val="decimal"/>
      <w:lvlText w:val="%4."/>
      <w:lvlJc w:val="left"/>
      <w:pPr>
        <w:ind w:left="2454" w:hanging="360"/>
      </w:pPr>
    </w:lvl>
    <w:lvl w:ilvl="4" w:tplc="38090019" w:tentative="1">
      <w:start w:val="1"/>
      <w:numFmt w:val="lowerLetter"/>
      <w:lvlText w:val="%5."/>
      <w:lvlJc w:val="left"/>
      <w:pPr>
        <w:ind w:left="3174" w:hanging="360"/>
      </w:pPr>
    </w:lvl>
    <w:lvl w:ilvl="5" w:tplc="3809001B" w:tentative="1">
      <w:start w:val="1"/>
      <w:numFmt w:val="lowerRoman"/>
      <w:lvlText w:val="%6."/>
      <w:lvlJc w:val="right"/>
      <w:pPr>
        <w:ind w:left="3894" w:hanging="180"/>
      </w:pPr>
    </w:lvl>
    <w:lvl w:ilvl="6" w:tplc="3809000F" w:tentative="1">
      <w:start w:val="1"/>
      <w:numFmt w:val="decimal"/>
      <w:lvlText w:val="%7."/>
      <w:lvlJc w:val="left"/>
      <w:pPr>
        <w:ind w:left="4614" w:hanging="360"/>
      </w:pPr>
    </w:lvl>
    <w:lvl w:ilvl="7" w:tplc="38090019" w:tentative="1">
      <w:start w:val="1"/>
      <w:numFmt w:val="lowerLetter"/>
      <w:lvlText w:val="%8."/>
      <w:lvlJc w:val="left"/>
      <w:pPr>
        <w:ind w:left="5334" w:hanging="360"/>
      </w:pPr>
    </w:lvl>
    <w:lvl w:ilvl="8" w:tplc="3809001B" w:tentative="1">
      <w:start w:val="1"/>
      <w:numFmt w:val="lowerRoman"/>
      <w:lvlText w:val="%9."/>
      <w:lvlJc w:val="right"/>
      <w:pPr>
        <w:ind w:left="6054" w:hanging="180"/>
      </w:pPr>
    </w:lvl>
  </w:abstractNum>
  <w:abstractNum w:abstractNumId="16" w15:restartNumberingAfterBreak="0">
    <w:nsid w:val="30E336D5"/>
    <w:multiLevelType w:val="hybridMultilevel"/>
    <w:tmpl w:val="EEDE7D30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33F3D22"/>
    <w:multiLevelType w:val="hybridMultilevel"/>
    <w:tmpl w:val="A2F63024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4B42004"/>
    <w:multiLevelType w:val="hybridMultilevel"/>
    <w:tmpl w:val="3D262A7E"/>
    <w:lvl w:ilvl="0" w:tplc="7A64D140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9" w15:restartNumberingAfterBreak="0">
    <w:nsid w:val="36661534"/>
    <w:multiLevelType w:val="hybridMultilevel"/>
    <w:tmpl w:val="43E4103A"/>
    <w:lvl w:ilvl="0" w:tplc="366ADA0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0" w15:restartNumberingAfterBreak="0">
    <w:nsid w:val="3863693E"/>
    <w:multiLevelType w:val="hybridMultilevel"/>
    <w:tmpl w:val="A27012F6"/>
    <w:lvl w:ilvl="0" w:tplc="EC7879AA">
      <w:start w:val="1"/>
      <w:numFmt w:val="decimal"/>
      <w:pStyle w:val="8"/>
      <w:lvlText w:val="%1."/>
      <w:lvlJc w:val="left"/>
      <w:pPr>
        <w:ind w:left="786" w:hanging="360"/>
      </w:pPr>
      <w:rPr>
        <w:rFonts w:hint="default"/>
        <w:b w:val="0"/>
        <w:i w:val="0"/>
        <w:iCs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1" w15:restartNumberingAfterBreak="0">
    <w:nsid w:val="3CD86EEF"/>
    <w:multiLevelType w:val="hybridMultilevel"/>
    <w:tmpl w:val="EEB89A4A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F5306B5"/>
    <w:multiLevelType w:val="hybridMultilevel"/>
    <w:tmpl w:val="E4122186"/>
    <w:lvl w:ilvl="0" w:tplc="1010B40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3" w15:restartNumberingAfterBreak="0">
    <w:nsid w:val="45C72B4E"/>
    <w:multiLevelType w:val="hybridMultilevel"/>
    <w:tmpl w:val="1E70F43C"/>
    <w:lvl w:ilvl="0" w:tplc="6F1ACB2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4" w15:restartNumberingAfterBreak="0">
    <w:nsid w:val="494C3C81"/>
    <w:multiLevelType w:val="hybridMultilevel"/>
    <w:tmpl w:val="A8961562"/>
    <w:lvl w:ilvl="0" w:tplc="B2CE300A">
      <w:start w:val="1"/>
      <w:numFmt w:val="decimal"/>
      <w:pStyle w:val="SUBBAB3"/>
      <w:lvlText w:val="%1."/>
      <w:lvlJc w:val="left"/>
      <w:pPr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4CB926FB"/>
    <w:multiLevelType w:val="hybridMultilevel"/>
    <w:tmpl w:val="205011A2"/>
    <w:lvl w:ilvl="0" w:tplc="CDB4F534">
      <w:start w:val="1"/>
      <w:numFmt w:val="upperLetter"/>
      <w:pStyle w:val="4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ED4615E"/>
    <w:multiLevelType w:val="hybridMultilevel"/>
    <w:tmpl w:val="88F228DA"/>
    <w:lvl w:ilvl="0" w:tplc="970AEF6A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F34F79"/>
    <w:multiLevelType w:val="hybridMultilevel"/>
    <w:tmpl w:val="B1105FA4"/>
    <w:lvl w:ilvl="0" w:tplc="6C6E405C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31168B7"/>
    <w:multiLevelType w:val="hybridMultilevel"/>
    <w:tmpl w:val="57F6FB5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1B0114"/>
    <w:multiLevelType w:val="hybridMultilevel"/>
    <w:tmpl w:val="0ED6745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43D6E89"/>
    <w:multiLevelType w:val="hybridMultilevel"/>
    <w:tmpl w:val="6A84D9C0"/>
    <w:lvl w:ilvl="0" w:tplc="38602172">
      <w:start w:val="1"/>
      <w:numFmt w:val="decimal"/>
      <w:pStyle w:val="30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6803F0B"/>
    <w:multiLevelType w:val="hybridMultilevel"/>
    <w:tmpl w:val="7D720C2C"/>
    <w:lvl w:ilvl="0" w:tplc="43B278BE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2" w15:restartNumberingAfterBreak="0">
    <w:nsid w:val="611F31C8"/>
    <w:multiLevelType w:val="hybridMultilevel"/>
    <w:tmpl w:val="EF368B3C"/>
    <w:lvl w:ilvl="0" w:tplc="3809000F">
      <w:start w:val="1"/>
      <w:numFmt w:val="decimal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3" w15:restartNumberingAfterBreak="0">
    <w:nsid w:val="62D0172A"/>
    <w:multiLevelType w:val="hybridMultilevel"/>
    <w:tmpl w:val="1692310E"/>
    <w:lvl w:ilvl="0" w:tplc="687CC03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4" w15:restartNumberingAfterBreak="0">
    <w:nsid w:val="643A3F7D"/>
    <w:multiLevelType w:val="hybridMultilevel"/>
    <w:tmpl w:val="85244A3C"/>
    <w:lvl w:ilvl="0" w:tplc="0CBCF33A">
      <w:start w:val="1"/>
      <w:numFmt w:val="lowerLetter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35" w15:restartNumberingAfterBreak="0">
    <w:nsid w:val="672E1DB0"/>
    <w:multiLevelType w:val="hybridMultilevel"/>
    <w:tmpl w:val="33547952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DA186B"/>
    <w:multiLevelType w:val="hybridMultilevel"/>
    <w:tmpl w:val="E9A04C90"/>
    <w:lvl w:ilvl="0" w:tplc="A8D2FC9E">
      <w:start w:val="1"/>
      <w:numFmt w:val="decimal"/>
      <w:pStyle w:val="5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E2673B6"/>
    <w:multiLevelType w:val="hybridMultilevel"/>
    <w:tmpl w:val="CA9666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F474260"/>
    <w:multiLevelType w:val="hybridMultilevel"/>
    <w:tmpl w:val="966AFBFE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2131694"/>
    <w:multiLevelType w:val="hybridMultilevel"/>
    <w:tmpl w:val="DA90690A"/>
    <w:lvl w:ilvl="0" w:tplc="457E5F5C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931" w:hanging="360"/>
      </w:pPr>
    </w:lvl>
    <w:lvl w:ilvl="2" w:tplc="3809001B" w:tentative="1">
      <w:start w:val="1"/>
      <w:numFmt w:val="lowerRoman"/>
      <w:lvlText w:val="%3."/>
      <w:lvlJc w:val="right"/>
      <w:pPr>
        <w:ind w:left="2651" w:hanging="180"/>
      </w:pPr>
    </w:lvl>
    <w:lvl w:ilvl="3" w:tplc="3809000F" w:tentative="1">
      <w:start w:val="1"/>
      <w:numFmt w:val="decimal"/>
      <w:lvlText w:val="%4."/>
      <w:lvlJc w:val="left"/>
      <w:pPr>
        <w:ind w:left="3371" w:hanging="360"/>
      </w:pPr>
    </w:lvl>
    <w:lvl w:ilvl="4" w:tplc="38090019" w:tentative="1">
      <w:start w:val="1"/>
      <w:numFmt w:val="lowerLetter"/>
      <w:lvlText w:val="%5."/>
      <w:lvlJc w:val="left"/>
      <w:pPr>
        <w:ind w:left="4091" w:hanging="360"/>
      </w:pPr>
    </w:lvl>
    <w:lvl w:ilvl="5" w:tplc="3809001B" w:tentative="1">
      <w:start w:val="1"/>
      <w:numFmt w:val="lowerRoman"/>
      <w:lvlText w:val="%6."/>
      <w:lvlJc w:val="right"/>
      <w:pPr>
        <w:ind w:left="4811" w:hanging="180"/>
      </w:pPr>
    </w:lvl>
    <w:lvl w:ilvl="6" w:tplc="3809000F" w:tentative="1">
      <w:start w:val="1"/>
      <w:numFmt w:val="decimal"/>
      <w:lvlText w:val="%7."/>
      <w:lvlJc w:val="left"/>
      <w:pPr>
        <w:ind w:left="5531" w:hanging="360"/>
      </w:pPr>
    </w:lvl>
    <w:lvl w:ilvl="7" w:tplc="38090019" w:tentative="1">
      <w:start w:val="1"/>
      <w:numFmt w:val="lowerLetter"/>
      <w:lvlText w:val="%8."/>
      <w:lvlJc w:val="left"/>
      <w:pPr>
        <w:ind w:left="6251" w:hanging="360"/>
      </w:pPr>
    </w:lvl>
    <w:lvl w:ilvl="8" w:tplc="3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0" w15:restartNumberingAfterBreak="0">
    <w:nsid w:val="7452492D"/>
    <w:multiLevelType w:val="hybridMultilevel"/>
    <w:tmpl w:val="E8AA8A10"/>
    <w:lvl w:ilvl="0" w:tplc="A0661396">
      <w:start w:val="1"/>
      <w:numFmt w:val="lowerLetter"/>
      <w:lvlText w:val="%1)"/>
      <w:lvlJc w:val="left"/>
      <w:pPr>
        <w:ind w:left="142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1" w15:restartNumberingAfterBreak="0">
    <w:nsid w:val="758D6423"/>
    <w:multiLevelType w:val="hybridMultilevel"/>
    <w:tmpl w:val="E93C5DE0"/>
    <w:lvl w:ilvl="0" w:tplc="E5A6B33A">
      <w:start w:val="1"/>
      <w:numFmt w:val="upperLetter"/>
      <w:pStyle w:val="SUBBAB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B1F1C09"/>
    <w:multiLevelType w:val="hybridMultilevel"/>
    <w:tmpl w:val="7DB4D0BC"/>
    <w:lvl w:ilvl="0" w:tplc="9DF8B6E8">
      <w:start w:val="1"/>
      <w:numFmt w:val="decimal"/>
      <w:lvlText w:val="%1)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43" w15:restartNumberingAfterBreak="0">
    <w:nsid w:val="7CDB358C"/>
    <w:multiLevelType w:val="hybridMultilevel"/>
    <w:tmpl w:val="344466D2"/>
    <w:lvl w:ilvl="0" w:tplc="98D4A908">
      <w:start w:val="1"/>
      <w:numFmt w:val="decimal"/>
      <w:lvlText w:val="%1)"/>
      <w:lvlJc w:val="left"/>
      <w:pPr>
        <w:ind w:left="16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56" w:hanging="360"/>
      </w:pPr>
    </w:lvl>
    <w:lvl w:ilvl="2" w:tplc="3809001B" w:tentative="1">
      <w:start w:val="1"/>
      <w:numFmt w:val="lowerRoman"/>
      <w:lvlText w:val="%3."/>
      <w:lvlJc w:val="right"/>
      <w:pPr>
        <w:ind w:left="3076" w:hanging="180"/>
      </w:pPr>
    </w:lvl>
    <w:lvl w:ilvl="3" w:tplc="3809000F" w:tentative="1">
      <w:start w:val="1"/>
      <w:numFmt w:val="decimal"/>
      <w:lvlText w:val="%4."/>
      <w:lvlJc w:val="left"/>
      <w:pPr>
        <w:ind w:left="3796" w:hanging="360"/>
      </w:pPr>
    </w:lvl>
    <w:lvl w:ilvl="4" w:tplc="38090019" w:tentative="1">
      <w:start w:val="1"/>
      <w:numFmt w:val="lowerLetter"/>
      <w:lvlText w:val="%5."/>
      <w:lvlJc w:val="left"/>
      <w:pPr>
        <w:ind w:left="4516" w:hanging="360"/>
      </w:pPr>
    </w:lvl>
    <w:lvl w:ilvl="5" w:tplc="3809001B" w:tentative="1">
      <w:start w:val="1"/>
      <w:numFmt w:val="lowerRoman"/>
      <w:lvlText w:val="%6."/>
      <w:lvlJc w:val="right"/>
      <w:pPr>
        <w:ind w:left="5236" w:hanging="180"/>
      </w:pPr>
    </w:lvl>
    <w:lvl w:ilvl="6" w:tplc="3809000F" w:tentative="1">
      <w:start w:val="1"/>
      <w:numFmt w:val="decimal"/>
      <w:lvlText w:val="%7."/>
      <w:lvlJc w:val="left"/>
      <w:pPr>
        <w:ind w:left="5956" w:hanging="360"/>
      </w:pPr>
    </w:lvl>
    <w:lvl w:ilvl="7" w:tplc="38090019" w:tentative="1">
      <w:start w:val="1"/>
      <w:numFmt w:val="lowerLetter"/>
      <w:lvlText w:val="%8."/>
      <w:lvlJc w:val="left"/>
      <w:pPr>
        <w:ind w:left="6676" w:hanging="360"/>
      </w:pPr>
    </w:lvl>
    <w:lvl w:ilvl="8" w:tplc="3809001B" w:tentative="1">
      <w:start w:val="1"/>
      <w:numFmt w:val="lowerRoman"/>
      <w:lvlText w:val="%9."/>
      <w:lvlJc w:val="right"/>
      <w:pPr>
        <w:ind w:left="7396" w:hanging="180"/>
      </w:pPr>
    </w:lvl>
  </w:abstractNum>
  <w:num w:numId="1">
    <w:abstractNumId w:val="41"/>
  </w:num>
  <w:num w:numId="2">
    <w:abstractNumId w:val="24"/>
  </w:num>
  <w:num w:numId="3">
    <w:abstractNumId w:val="36"/>
  </w:num>
  <w:num w:numId="4">
    <w:abstractNumId w:val="4"/>
  </w:num>
  <w:num w:numId="5">
    <w:abstractNumId w:val="1"/>
  </w:num>
  <w:num w:numId="6">
    <w:abstractNumId w:val="20"/>
  </w:num>
  <w:num w:numId="7">
    <w:abstractNumId w:val="25"/>
  </w:num>
  <w:num w:numId="8">
    <w:abstractNumId w:val="30"/>
  </w:num>
  <w:num w:numId="9">
    <w:abstractNumId w:val="3"/>
  </w:num>
  <w:num w:numId="10">
    <w:abstractNumId w:val="2"/>
  </w:num>
  <w:num w:numId="11">
    <w:abstractNumId w:val="7"/>
  </w:num>
  <w:num w:numId="12">
    <w:abstractNumId w:val="0"/>
  </w:num>
  <w:num w:numId="13">
    <w:abstractNumId w:val="34"/>
  </w:num>
  <w:num w:numId="14">
    <w:abstractNumId w:val="16"/>
  </w:num>
  <w:num w:numId="15">
    <w:abstractNumId w:val="31"/>
  </w:num>
  <w:num w:numId="16">
    <w:abstractNumId w:val="9"/>
  </w:num>
  <w:num w:numId="17">
    <w:abstractNumId w:val="35"/>
  </w:num>
  <w:num w:numId="18">
    <w:abstractNumId w:val="21"/>
  </w:num>
  <w:num w:numId="19">
    <w:abstractNumId w:val="43"/>
  </w:num>
  <w:num w:numId="20">
    <w:abstractNumId w:val="11"/>
  </w:num>
  <w:num w:numId="21">
    <w:abstractNumId w:val="18"/>
  </w:num>
  <w:num w:numId="22">
    <w:abstractNumId w:val="22"/>
  </w:num>
  <w:num w:numId="23">
    <w:abstractNumId w:val="17"/>
  </w:num>
  <w:num w:numId="24">
    <w:abstractNumId w:val="39"/>
  </w:num>
  <w:num w:numId="25">
    <w:abstractNumId w:val="12"/>
  </w:num>
  <w:num w:numId="26">
    <w:abstractNumId w:val="19"/>
  </w:num>
  <w:num w:numId="27">
    <w:abstractNumId w:val="42"/>
  </w:num>
  <w:num w:numId="28">
    <w:abstractNumId w:val="23"/>
  </w:num>
  <w:num w:numId="29">
    <w:abstractNumId w:val="28"/>
  </w:num>
  <w:num w:numId="30">
    <w:abstractNumId w:val="15"/>
  </w:num>
  <w:num w:numId="31">
    <w:abstractNumId w:val="15"/>
  </w:num>
  <w:num w:numId="32">
    <w:abstractNumId w:val="15"/>
    <w:lvlOverride w:ilvl="0">
      <w:startOverride w:val="1"/>
    </w:lvlOverride>
  </w:num>
  <w:num w:numId="33">
    <w:abstractNumId w:val="15"/>
    <w:lvlOverride w:ilvl="0">
      <w:startOverride w:val="1"/>
    </w:lvlOverride>
  </w:num>
  <w:num w:numId="34">
    <w:abstractNumId w:val="26"/>
  </w:num>
  <w:num w:numId="35">
    <w:abstractNumId w:val="32"/>
  </w:num>
  <w:num w:numId="36">
    <w:abstractNumId w:val="10"/>
  </w:num>
  <w:num w:numId="37">
    <w:abstractNumId w:val="29"/>
  </w:num>
  <w:num w:numId="38">
    <w:abstractNumId w:val="15"/>
    <w:lvlOverride w:ilvl="0">
      <w:startOverride w:val="1"/>
    </w:lvlOverride>
  </w:num>
  <w:num w:numId="39">
    <w:abstractNumId w:val="13"/>
  </w:num>
  <w:num w:numId="40">
    <w:abstractNumId w:val="37"/>
  </w:num>
  <w:num w:numId="41">
    <w:abstractNumId w:val="6"/>
  </w:num>
  <w:num w:numId="42">
    <w:abstractNumId w:val="8"/>
  </w:num>
  <w:num w:numId="43">
    <w:abstractNumId w:val="15"/>
    <w:lvlOverride w:ilvl="0">
      <w:startOverride w:val="1"/>
    </w:lvlOverride>
  </w:num>
  <w:num w:numId="44">
    <w:abstractNumId w:val="5"/>
  </w:num>
  <w:num w:numId="45">
    <w:abstractNumId w:val="14"/>
  </w:num>
  <w:num w:numId="46">
    <w:abstractNumId w:val="33"/>
  </w:num>
  <w:num w:numId="47">
    <w:abstractNumId w:val="27"/>
  </w:num>
  <w:num w:numId="48">
    <w:abstractNumId w:val="38"/>
  </w:num>
  <w:num w:numId="49">
    <w:abstractNumId w:val="40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D2ADD"/>
    <w:rsid w:val="00005584"/>
    <w:rsid w:val="00007193"/>
    <w:rsid w:val="00012B50"/>
    <w:rsid w:val="00013C04"/>
    <w:rsid w:val="00015FE8"/>
    <w:rsid w:val="00016722"/>
    <w:rsid w:val="00017D67"/>
    <w:rsid w:val="00021018"/>
    <w:rsid w:val="00024F23"/>
    <w:rsid w:val="00027E69"/>
    <w:rsid w:val="0003101C"/>
    <w:rsid w:val="00032A18"/>
    <w:rsid w:val="00033CA6"/>
    <w:rsid w:val="00036016"/>
    <w:rsid w:val="00036355"/>
    <w:rsid w:val="00045147"/>
    <w:rsid w:val="000557DF"/>
    <w:rsid w:val="00056874"/>
    <w:rsid w:val="00060AA2"/>
    <w:rsid w:val="000718F4"/>
    <w:rsid w:val="000721B7"/>
    <w:rsid w:val="00072267"/>
    <w:rsid w:val="00076609"/>
    <w:rsid w:val="00080A59"/>
    <w:rsid w:val="00080BB4"/>
    <w:rsid w:val="0008294A"/>
    <w:rsid w:val="00092D0B"/>
    <w:rsid w:val="00096B5A"/>
    <w:rsid w:val="000A31D2"/>
    <w:rsid w:val="000A5F00"/>
    <w:rsid w:val="000B0F0A"/>
    <w:rsid w:val="000B22E7"/>
    <w:rsid w:val="000B23B8"/>
    <w:rsid w:val="000B5386"/>
    <w:rsid w:val="000B6FBF"/>
    <w:rsid w:val="000C0D44"/>
    <w:rsid w:val="000C5803"/>
    <w:rsid w:val="000C5C3E"/>
    <w:rsid w:val="000C6F7F"/>
    <w:rsid w:val="000D15E9"/>
    <w:rsid w:val="000D3118"/>
    <w:rsid w:val="000D4530"/>
    <w:rsid w:val="000D482B"/>
    <w:rsid w:val="000D63AC"/>
    <w:rsid w:val="000D6681"/>
    <w:rsid w:val="000E1AB6"/>
    <w:rsid w:val="000E24BF"/>
    <w:rsid w:val="000E4C75"/>
    <w:rsid w:val="000F0B3E"/>
    <w:rsid w:val="000F31D5"/>
    <w:rsid w:val="001004EF"/>
    <w:rsid w:val="00105A98"/>
    <w:rsid w:val="00105FC2"/>
    <w:rsid w:val="001067FE"/>
    <w:rsid w:val="00123EDE"/>
    <w:rsid w:val="00127330"/>
    <w:rsid w:val="00131B71"/>
    <w:rsid w:val="001527BD"/>
    <w:rsid w:val="00152F0F"/>
    <w:rsid w:val="00155ED8"/>
    <w:rsid w:val="00160D00"/>
    <w:rsid w:val="00165F36"/>
    <w:rsid w:val="00166D49"/>
    <w:rsid w:val="001723DC"/>
    <w:rsid w:val="00177483"/>
    <w:rsid w:val="001804D2"/>
    <w:rsid w:val="001851AD"/>
    <w:rsid w:val="00185A5D"/>
    <w:rsid w:val="00186E39"/>
    <w:rsid w:val="00191319"/>
    <w:rsid w:val="00191C0A"/>
    <w:rsid w:val="001923EF"/>
    <w:rsid w:val="001A30C8"/>
    <w:rsid w:val="001A415A"/>
    <w:rsid w:val="001A416C"/>
    <w:rsid w:val="001B4AC0"/>
    <w:rsid w:val="001C0135"/>
    <w:rsid w:val="001C1730"/>
    <w:rsid w:val="001D3220"/>
    <w:rsid w:val="001D5FC9"/>
    <w:rsid w:val="001D75DC"/>
    <w:rsid w:val="001E21E3"/>
    <w:rsid w:val="001E5CE6"/>
    <w:rsid w:val="001F1E87"/>
    <w:rsid w:val="001F2034"/>
    <w:rsid w:val="001F7738"/>
    <w:rsid w:val="00201002"/>
    <w:rsid w:val="002024A3"/>
    <w:rsid w:val="0020554F"/>
    <w:rsid w:val="00216B11"/>
    <w:rsid w:val="0021783A"/>
    <w:rsid w:val="0022102A"/>
    <w:rsid w:val="00225EB8"/>
    <w:rsid w:val="00230D8C"/>
    <w:rsid w:val="00233368"/>
    <w:rsid w:val="00235DA7"/>
    <w:rsid w:val="00237971"/>
    <w:rsid w:val="0024125A"/>
    <w:rsid w:val="002416AB"/>
    <w:rsid w:val="0024498A"/>
    <w:rsid w:val="002478C8"/>
    <w:rsid w:val="00247A59"/>
    <w:rsid w:val="00247AC0"/>
    <w:rsid w:val="0025213F"/>
    <w:rsid w:val="00256384"/>
    <w:rsid w:val="002569E2"/>
    <w:rsid w:val="002606A9"/>
    <w:rsid w:val="00260975"/>
    <w:rsid w:val="00260E8E"/>
    <w:rsid w:val="00265213"/>
    <w:rsid w:val="00265E0B"/>
    <w:rsid w:val="00270ED9"/>
    <w:rsid w:val="00272705"/>
    <w:rsid w:val="0027759D"/>
    <w:rsid w:val="00280AAC"/>
    <w:rsid w:val="0029098D"/>
    <w:rsid w:val="00291695"/>
    <w:rsid w:val="00291712"/>
    <w:rsid w:val="002923BE"/>
    <w:rsid w:val="002943D5"/>
    <w:rsid w:val="00297A71"/>
    <w:rsid w:val="00297D85"/>
    <w:rsid w:val="002A3E25"/>
    <w:rsid w:val="002A54FF"/>
    <w:rsid w:val="002B19CE"/>
    <w:rsid w:val="002C297C"/>
    <w:rsid w:val="002C2CBC"/>
    <w:rsid w:val="002C3ECA"/>
    <w:rsid w:val="002C5262"/>
    <w:rsid w:val="002C6E8D"/>
    <w:rsid w:val="002D164A"/>
    <w:rsid w:val="002D5BB5"/>
    <w:rsid w:val="002E0262"/>
    <w:rsid w:val="002E33BF"/>
    <w:rsid w:val="002E745C"/>
    <w:rsid w:val="002F38E4"/>
    <w:rsid w:val="002F4406"/>
    <w:rsid w:val="002F4A82"/>
    <w:rsid w:val="0030397F"/>
    <w:rsid w:val="00311E1C"/>
    <w:rsid w:val="00316B63"/>
    <w:rsid w:val="00317F8D"/>
    <w:rsid w:val="0032293C"/>
    <w:rsid w:val="00322F16"/>
    <w:rsid w:val="00324FD8"/>
    <w:rsid w:val="0032715A"/>
    <w:rsid w:val="003313FF"/>
    <w:rsid w:val="003355B8"/>
    <w:rsid w:val="00335971"/>
    <w:rsid w:val="00336533"/>
    <w:rsid w:val="00345661"/>
    <w:rsid w:val="00345F63"/>
    <w:rsid w:val="00352ECF"/>
    <w:rsid w:val="0035348E"/>
    <w:rsid w:val="00356F35"/>
    <w:rsid w:val="0035790F"/>
    <w:rsid w:val="00360691"/>
    <w:rsid w:val="003617BB"/>
    <w:rsid w:val="00362C63"/>
    <w:rsid w:val="00363FEB"/>
    <w:rsid w:val="003640DB"/>
    <w:rsid w:val="003670B9"/>
    <w:rsid w:val="003746FD"/>
    <w:rsid w:val="0038054B"/>
    <w:rsid w:val="003826FA"/>
    <w:rsid w:val="00391045"/>
    <w:rsid w:val="00394B92"/>
    <w:rsid w:val="00396DF3"/>
    <w:rsid w:val="0039714A"/>
    <w:rsid w:val="0039752B"/>
    <w:rsid w:val="003A2F42"/>
    <w:rsid w:val="003A3857"/>
    <w:rsid w:val="003A5933"/>
    <w:rsid w:val="003B58A2"/>
    <w:rsid w:val="003C2745"/>
    <w:rsid w:val="003C3139"/>
    <w:rsid w:val="003D6F98"/>
    <w:rsid w:val="003E179B"/>
    <w:rsid w:val="003E38DE"/>
    <w:rsid w:val="003E463B"/>
    <w:rsid w:val="003E4EC0"/>
    <w:rsid w:val="003E5878"/>
    <w:rsid w:val="003E62BB"/>
    <w:rsid w:val="003E6A1F"/>
    <w:rsid w:val="003E7022"/>
    <w:rsid w:val="003E7F1A"/>
    <w:rsid w:val="003F7CBE"/>
    <w:rsid w:val="003F7E9B"/>
    <w:rsid w:val="00403584"/>
    <w:rsid w:val="00415BD4"/>
    <w:rsid w:val="00416BDE"/>
    <w:rsid w:val="00417BDD"/>
    <w:rsid w:val="00421031"/>
    <w:rsid w:val="00424239"/>
    <w:rsid w:val="00424D68"/>
    <w:rsid w:val="00427CAD"/>
    <w:rsid w:val="0043106F"/>
    <w:rsid w:val="004315C7"/>
    <w:rsid w:val="00431B6F"/>
    <w:rsid w:val="004328F7"/>
    <w:rsid w:val="004334F6"/>
    <w:rsid w:val="00450B5D"/>
    <w:rsid w:val="00452276"/>
    <w:rsid w:val="0045467D"/>
    <w:rsid w:val="00454BC0"/>
    <w:rsid w:val="0045587E"/>
    <w:rsid w:val="00457346"/>
    <w:rsid w:val="00467C6B"/>
    <w:rsid w:val="004704B5"/>
    <w:rsid w:val="00470FD1"/>
    <w:rsid w:val="004721A1"/>
    <w:rsid w:val="00474B89"/>
    <w:rsid w:val="00490E8E"/>
    <w:rsid w:val="004924E6"/>
    <w:rsid w:val="0049360A"/>
    <w:rsid w:val="004947C5"/>
    <w:rsid w:val="00496360"/>
    <w:rsid w:val="00496449"/>
    <w:rsid w:val="004A21A3"/>
    <w:rsid w:val="004B06D4"/>
    <w:rsid w:val="004B16EB"/>
    <w:rsid w:val="004B2343"/>
    <w:rsid w:val="004B398E"/>
    <w:rsid w:val="004B562C"/>
    <w:rsid w:val="004C0E4C"/>
    <w:rsid w:val="004C36E6"/>
    <w:rsid w:val="004C6552"/>
    <w:rsid w:val="004D3C10"/>
    <w:rsid w:val="004E1B53"/>
    <w:rsid w:val="004F1D6C"/>
    <w:rsid w:val="0050522F"/>
    <w:rsid w:val="00506256"/>
    <w:rsid w:val="00510129"/>
    <w:rsid w:val="0051016B"/>
    <w:rsid w:val="00512B9D"/>
    <w:rsid w:val="005153E0"/>
    <w:rsid w:val="005172E0"/>
    <w:rsid w:val="00522F96"/>
    <w:rsid w:val="00524A68"/>
    <w:rsid w:val="00524F32"/>
    <w:rsid w:val="00526CFD"/>
    <w:rsid w:val="00532172"/>
    <w:rsid w:val="00541384"/>
    <w:rsid w:val="0054183E"/>
    <w:rsid w:val="00541D05"/>
    <w:rsid w:val="005441E9"/>
    <w:rsid w:val="00544696"/>
    <w:rsid w:val="00547B4F"/>
    <w:rsid w:val="00555828"/>
    <w:rsid w:val="005610CF"/>
    <w:rsid w:val="0056219A"/>
    <w:rsid w:val="005641C6"/>
    <w:rsid w:val="00565A44"/>
    <w:rsid w:val="00570392"/>
    <w:rsid w:val="005723F0"/>
    <w:rsid w:val="00581D4B"/>
    <w:rsid w:val="00583D12"/>
    <w:rsid w:val="0058411D"/>
    <w:rsid w:val="0058424F"/>
    <w:rsid w:val="00584A76"/>
    <w:rsid w:val="005855E1"/>
    <w:rsid w:val="005856E5"/>
    <w:rsid w:val="00586309"/>
    <w:rsid w:val="00587FCF"/>
    <w:rsid w:val="00592273"/>
    <w:rsid w:val="00592F66"/>
    <w:rsid w:val="0059352D"/>
    <w:rsid w:val="00597A9E"/>
    <w:rsid w:val="005A7F98"/>
    <w:rsid w:val="005B1A5D"/>
    <w:rsid w:val="005B37AE"/>
    <w:rsid w:val="005B3991"/>
    <w:rsid w:val="005B69EE"/>
    <w:rsid w:val="005B6BB8"/>
    <w:rsid w:val="005B70F7"/>
    <w:rsid w:val="005C7E4C"/>
    <w:rsid w:val="005D0455"/>
    <w:rsid w:val="005D24BC"/>
    <w:rsid w:val="005D264E"/>
    <w:rsid w:val="005D2F05"/>
    <w:rsid w:val="005D3595"/>
    <w:rsid w:val="005D5682"/>
    <w:rsid w:val="005D70E7"/>
    <w:rsid w:val="005E28D6"/>
    <w:rsid w:val="005E2BC3"/>
    <w:rsid w:val="005E32CB"/>
    <w:rsid w:val="005F1A98"/>
    <w:rsid w:val="005F21E4"/>
    <w:rsid w:val="005F254C"/>
    <w:rsid w:val="005F75AF"/>
    <w:rsid w:val="00600E9D"/>
    <w:rsid w:val="00601163"/>
    <w:rsid w:val="0060694C"/>
    <w:rsid w:val="00607F45"/>
    <w:rsid w:val="00620418"/>
    <w:rsid w:val="00620465"/>
    <w:rsid w:val="00620B65"/>
    <w:rsid w:val="006305FC"/>
    <w:rsid w:val="00635F9B"/>
    <w:rsid w:val="006442FD"/>
    <w:rsid w:val="00644BC6"/>
    <w:rsid w:val="00645F28"/>
    <w:rsid w:val="00647549"/>
    <w:rsid w:val="006508F5"/>
    <w:rsid w:val="00651741"/>
    <w:rsid w:val="00652A22"/>
    <w:rsid w:val="0065435A"/>
    <w:rsid w:val="00656991"/>
    <w:rsid w:val="0066265E"/>
    <w:rsid w:val="0067342E"/>
    <w:rsid w:val="00680B93"/>
    <w:rsid w:val="0068198A"/>
    <w:rsid w:val="00691B6D"/>
    <w:rsid w:val="00695DA0"/>
    <w:rsid w:val="006A02C9"/>
    <w:rsid w:val="006A04A5"/>
    <w:rsid w:val="006A090B"/>
    <w:rsid w:val="006A6124"/>
    <w:rsid w:val="006B1831"/>
    <w:rsid w:val="006B2784"/>
    <w:rsid w:val="006C6177"/>
    <w:rsid w:val="006C7331"/>
    <w:rsid w:val="006D0641"/>
    <w:rsid w:val="006D387A"/>
    <w:rsid w:val="006E09DA"/>
    <w:rsid w:val="006E2E58"/>
    <w:rsid w:val="006E58FD"/>
    <w:rsid w:val="006E6EE8"/>
    <w:rsid w:val="006E7316"/>
    <w:rsid w:val="006F1E9D"/>
    <w:rsid w:val="0070451D"/>
    <w:rsid w:val="007051D4"/>
    <w:rsid w:val="00705A5A"/>
    <w:rsid w:val="00707E37"/>
    <w:rsid w:val="0071226B"/>
    <w:rsid w:val="00714F56"/>
    <w:rsid w:val="00715B76"/>
    <w:rsid w:val="00734786"/>
    <w:rsid w:val="0073666E"/>
    <w:rsid w:val="00737A11"/>
    <w:rsid w:val="00741B6D"/>
    <w:rsid w:val="00743A79"/>
    <w:rsid w:val="0074680D"/>
    <w:rsid w:val="0075276A"/>
    <w:rsid w:val="00756305"/>
    <w:rsid w:val="00757ECE"/>
    <w:rsid w:val="00760EB3"/>
    <w:rsid w:val="00761D4B"/>
    <w:rsid w:val="0076467E"/>
    <w:rsid w:val="00766D64"/>
    <w:rsid w:val="00767CFF"/>
    <w:rsid w:val="0077094D"/>
    <w:rsid w:val="0077120C"/>
    <w:rsid w:val="00771B2E"/>
    <w:rsid w:val="00774353"/>
    <w:rsid w:val="00775AE5"/>
    <w:rsid w:val="00776D9E"/>
    <w:rsid w:val="00782017"/>
    <w:rsid w:val="00782532"/>
    <w:rsid w:val="007830C3"/>
    <w:rsid w:val="007834DE"/>
    <w:rsid w:val="0079103B"/>
    <w:rsid w:val="007916EE"/>
    <w:rsid w:val="00792C91"/>
    <w:rsid w:val="00793444"/>
    <w:rsid w:val="00794045"/>
    <w:rsid w:val="007971D9"/>
    <w:rsid w:val="007A2271"/>
    <w:rsid w:val="007A2512"/>
    <w:rsid w:val="007A730D"/>
    <w:rsid w:val="007B2FBA"/>
    <w:rsid w:val="007B45A8"/>
    <w:rsid w:val="007B4804"/>
    <w:rsid w:val="007B5069"/>
    <w:rsid w:val="007C6A1D"/>
    <w:rsid w:val="007C6AD8"/>
    <w:rsid w:val="007D2443"/>
    <w:rsid w:val="007D2ADD"/>
    <w:rsid w:val="007D43D3"/>
    <w:rsid w:val="007D722C"/>
    <w:rsid w:val="007E4E6D"/>
    <w:rsid w:val="007E60B1"/>
    <w:rsid w:val="007F15BE"/>
    <w:rsid w:val="007F1A5F"/>
    <w:rsid w:val="007F5B18"/>
    <w:rsid w:val="007F5E48"/>
    <w:rsid w:val="007F74D9"/>
    <w:rsid w:val="00801402"/>
    <w:rsid w:val="00805A5F"/>
    <w:rsid w:val="008064C4"/>
    <w:rsid w:val="00815B14"/>
    <w:rsid w:val="008165EA"/>
    <w:rsid w:val="00820021"/>
    <w:rsid w:val="00820A69"/>
    <w:rsid w:val="00822611"/>
    <w:rsid w:val="008278B1"/>
    <w:rsid w:val="00830927"/>
    <w:rsid w:val="00830BAB"/>
    <w:rsid w:val="00843285"/>
    <w:rsid w:val="008452C8"/>
    <w:rsid w:val="008503DA"/>
    <w:rsid w:val="0086474C"/>
    <w:rsid w:val="00866102"/>
    <w:rsid w:val="00873204"/>
    <w:rsid w:val="0087442E"/>
    <w:rsid w:val="00874B2D"/>
    <w:rsid w:val="00880FAB"/>
    <w:rsid w:val="0088146D"/>
    <w:rsid w:val="008818FA"/>
    <w:rsid w:val="00891AFD"/>
    <w:rsid w:val="008924E7"/>
    <w:rsid w:val="00895E1C"/>
    <w:rsid w:val="008972B2"/>
    <w:rsid w:val="008A490B"/>
    <w:rsid w:val="008A5367"/>
    <w:rsid w:val="008A6A05"/>
    <w:rsid w:val="008A743D"/>
    <w:rsid w:val="008B103A"/>
    <w:rsid w:val="008B1CE8"/>
    <w:rsid w:val="008B43DC"/>
    <w:rsid w:val="008B7BD9"/>
    <w:rsid w:val="008C175C"/>
    <w:rsid w:val="008C3274"/>
    <w:rsid w:val="008C41C3"/>
    <w:rsid w:val="008C7D46"/>
    <w:rsid w:val="008D1294"/>
    <w:rsid w:val="008D2421"/>
    <w:rsid w:val="008E046E"/>
    <w:rsid w:val="008E7427"/>
    <w:rsid w:val="008F2EA0"/>
    <w:rsid w:val="008F3671"/>
    <w:rsid w:val="008F46F0"/>
    <w:rsid w:val="009035AB"/>
    <w:rsid w:val="0090578D"/>
    <w:rsid w:val="009128E8"/>
    <w:rsid w:val="0091792B"/>
    <w:rsid w:val="0092065D"/>
    <w:rsid w:val="00920A8F"/>
    <w:rsid w:val="00920D91"/>
    <w:rsid w:val="00921FB6"/>
    <w:rsid w:val="00926852"/>
    <w:rsid w:val="00937B05"/>
    <w:rsid w:val="00940C1B"/>
    <w:rsid w:val="009420A8"/>
    <w:rsid w:val="00944821"/>
    <w:rsid w:val="009515C4"/>
    <w:rsid w:val="00951E64"/>
    <w:rsid w:val="00964338"/>
    <w:rsid w:val="00964B45"/>
    <w:rsid w:val="009822A5"/>
    <w:rsid w:val="00985F01"/>
    <w:rsid w:val="00987659"/>
    <w:rsid w:val="00987CF8"/>
    <w:rsid w:val="00992849"/>
    <w:rsid w:val="009A2267"/>
    <w:rsid w:val="009A4551"/>
    <w:rsid w:val="009B1C47"/>
    <w:rsid w:val="009B3804"/>
    <w:rsid w:val="009C3F17"/>
    <w:rsid w:val="009D04CB"/>
    <w:rsid w:val="009D0D43"/>
    <w:rsid w:val="009D0E67"/>
    <w:rsid w:val="009D1D15"/>
    <w:rsid w:val="009D23ED"/>
    <w:rsid w:val="009D34E2"/>
    <w:rsid w:val="009E1055"/>
    <w:rsid w:val="009E13E2"/>
    <w:rsid w:val="009E181C"/>
    <w:rsid w:val="009E198B"/>
    <w:rsid w:val="009E1C6D"/>
    <w:rsid w:val="009E1F51"/>
    <w:rsid w:val="009E5FC4"/>
    <w:rsid w:val="009F02A0"/>
    <w:rsid w:val="00A04294"/>
    <w:rsid w:val="00A11ABD"/>
    <w:rsid w:val="00A11C8E"/>
    <w:rsid w:val="00A11FB8"/>
    <w:rsid w:val="00A16F20"/>
    <w:rsid w:val="00A233D2"/>
    <w:rsid w:val="00A239A7"/>
    <w:rsid w:val="00A34E41"/>
    <w:rsid w:val="00A4117A"/>
    <w:rsid w:val="00A449E6"/>
    <w:rsid w:val="00A52354"/>
    <w:rsid w:val="00A54346"/>
    <w:rsid w:val="00A577A4"/>
    <w:rsid w:val="00A62BC2"/>
    <w:rsid w:val="00A6392C"/>
    <w:rsid w:val="00A70D2E"/>
    <w:rsid w:val="00A733CF"/>
    <w:rsid w:val="00A74277"/>
    <w:rsid w:val="00A80780"/>
    <w:rsid w:val="00A83E23"/>
    <w:rsid w:val="00A84353"/>
    <w:rsid w:val="00A86327"/>
    <w:rsid w:val="00A8632E"/>
    <w:rsid w:val="00A87333"/>
    <w:rsid w:val="00A958A0"/>
    <w:rsid w:val="00A9786D"/>
    <w:rsid w:val="00AA5404"/>
    <w:rsid w:val="00AA5521"/>
    <w:rsid w:val="00AA65FD"/>
    <w:rsid w:val="00AD60D3"/>
    <w:rsid w:val="00AD6873"/>
    <w:rsid w:val="00AD785D"/>
    <w:rsid w:val="00AE1E0A"/>
    <w:rsid w:val="00AE24D1"/>
    <w:rsid w:val="00AE442E"/>
    <w:rsid w:val="00AE6C00"/>
    <w:rsid w:val="00AF12FE"/>
    <w:rsid w:val="00AF15C7"/>
    <w:rsid w:val="00AF5D17"/>
    <w:rsid w:val="00B0425F"/>
    <w:rsid w:val="00B05024"/>
    <w:rsid w:val="00B07337"/>
    <w:rsid w:val="00B113A1"/>
    <w:rsid w:val="00B13539"/>
    <w:rsid w:val="00B1611C"/>
    <w:rsid w:val="00B176A2"/>
    <w:rsid w:val="00B2156F"/>
    <w:rsid w:val="00B21AAB"/>
    <w:rsid w:val="00B23645"/>
    <w:rsid w:val="00B2474D"/>
    <w:rsid w:val="00B25125"/>
    <w:rsid w:val="00B270DC"/>
    <w:rsid w:val="00B33823"/>
    <w:rsid w:val="00B33A0A"/>
    <w:rsid w:val="00B365C1"/>
    <w:rsid w:val="00B36D42"/>
    <w:rsid w:val="00B37E5A"/>
    <w:rsid w:val="00B4536F"/>
    <w:rsid w:val="00B460E5"/>
    <w:rsid w:val="00B616E3"/>
    <w:rsid w:val="00B634F7"/>
    <w:rsid w:val="00B63BF6"/>
    <w:rsid w:val="00B70E64"/>
    <w:rsid w:val="00B71A26"/>
    <w:rsid w:val="00B765FA"/>
    <w:rsid w:val="00B77DC4"/>
    <w:rsid w:val="00B844C5"/>
    <w:rsid w:val="00B9088C"/>
    <w:rsid w:val="00B9559E"/>
    <w:rsid w:val="00B95983"/>
    <w:rsid w:val="00B97875"/>
    <w:rsid w:val="00BA240C"/>
    <w:rsid w:val="00BA4A85"/>
    <w:rsid w:val="00BA6BE0"/>
    <w:rsid w:val="00BB02C7"/>
    <w:rsid w:val="00BB0F8B"/>
    <w:rsid w:val="00BB1C29"/>
    <w:rsid w:val="00BB2602"/>
    <w:rsid w:val="00BB476A"/>
    <w:rsid w:val="00BB507D"/>
    <w:rsid w:val="00BB5B99"/>
    <w:rsid w:val="00BB6942"/>
    <w:rsid w:val="00BC24B8"/>
    <w:rsid w:val="00BC303B"/>
    <w:rsid w:val="00BC7839"/>
    <w:rsid w:val="00BD209F"/>
    <w:rsid w:val="00BD3036"/>
    <w:rsid w:val="00BD46F0"/>
    <w:rsid w:val="00BD5988"/>
    <w:rsid w:val="00BD6406"/>
    <w:rsid w:val="00BE5276"/>
    <w:rsid w:val="00BE7AF6"/>
    <w:rsid w:val="00BE7EFF"/>
    <w:rsid w:val="00BF72D7"/>
    <w:rsid w:val="00C036B9"/>
    <w:rsid w:val="00C03CD3"/>
    <w:rsid w:val="00C112FE"/>
    <w:rsid w:val="00C11434"/>
    <w:rsid w:val="00C119E7"/>
    <w:rsid w:val="00C142EF"/>
    <w:rsid w:val="00C1555A"/>
    <w:rsid w:val="00C155D3"/>
    <w:rsid w:val="00C16CCD"/>
    <w:rsid w:val="00C17E3C"/>
    <w:rsid w:val="00C220FC"/>
    <w:rsid w:val="00C22C32"/>
    <w:rsid w:val="00C23934"/>
    <w:rsid w:val="00C2412B"/>
    <w:rsid w:val="00C25DFC"/>
    <w:rsid w:val="00C30ACA"/>
    <w:rsid w:val="00C34A3A"/>
    <w:rsid w:val="00C414E8"/>
    <w:rsid w:val="00C41EC3"/>
    <w:rsid w:val="00C43C3F"/>
    <w:rsid w:val="00C469F1"/>
    <w:rsid w:val="00C46EA6"/>
    <w:rsid w:val="00C5027E"/>
    <w:rsid w:val="00C52A89"/>
    <w:rsid w:val="00C57477"/>
    <w:rsid w:val="00C60467"/>
    <w:rsid w:val="00C60BF0"/>
    <w:rsid w:val="00C60D1D"/>
    <w:rsid w:val="00C63F4A"/>
    <w:rsid w:val="00C63FA8"/>
    <w:rsid w:val="00C72260"/>
    <w:rsid w:val="00C75702"/>
    <w:rsid w:val="00C86FC6"/>
    <w:rsid w:val="00C90F5B"/>
    <w:rsid w:val="00C92EA4"/>
    <w:rsid w:val="00CA06D7"/>
    <w:rsid w:val="00CA26B0"/>
    <w:rsid w:val="00CA2BD5"/>
    <w:rsid w:val="00CA4CA9"/>
    <w:rsid w:val="00CB33D9"/>
    <w:rsid w:val="00CB40AD"/>
    <w:rsid w:val="00CB53F9"/>
    <w:rsid w:val="00CC0584"/>
    <w:rsid w:val="00CC1C47"/>
    <w:rsid w:val="00CC1DA1"/>
    <w:rsid w:val="00CC3C05"/>
    <w:rsid w:val="00CC5F4F"/>
    <w:rsid w:val="00CD19BB"/>
    <w:rsid w:val="00CD1DF4"/>
    <w:rsid w:val="00CD382F"/>
    <w:rsid w:val="00CD5795"/>
    <w:rsid w:val="00CD60BF"/>
    <w:rsid w:val="00CD624D"/>
    <w:rsid w:val="00CD7724"/>
    <w:rsid w:val="00CE13A2"/>
    <w:rsid w:val="00CE719B"/>
    <w:rsid w:val="00CE7E9C"/>
    <w:rsid w:val="00CF1190"/>
    <w:rsid w:val="00CF3513"/>
    <w:rsid w:val="00CF40A1"/>
    <w:rsid w:val="00CF7559"/>
    <w:rsid w:val="00D0228F"/>
    <w:rsid w:val="00D02DA3"/>
    <w:rsid w:val="00D0730B"/>
    <w:rsid w:val="00D074EE"/>
    <w:rsid w:val="00D17808"/>
    <w:rsid w:val="00D23A1A"/>
    <w:rsid w:val="00D24A60"/>
    <w:rsid w:val="00D31EE2"/>
    <w:rsid w:val="00D3670C"/>
    <w:rsid w:val="00D372A2"/>
    <w:rsid w:val="00D4199F"/>
    <w:rsid w:val="00D45CF7"/>
    <w:rsid w:val="00D51527"/>
    <w:rsid w:val="00D51F4D"/>
    <w:rsid w:val="00D55AA5"/>
    <w:rsid w:val="00D63334"/>
    <w:rsid w:val="00D6699A"/>
    <w:rsid w:val="00D74906"/>
    <w:rsid w:val="00D8274C"/>
    <w:rsid w:val="00D85EA7"/>
    <w:rsid w:val="00D87283"/>
    <w:rsid w:val="00D92941"/>
    <w:rsid w:val="00DA1661"/>
    <w:rsid w:val="00DA2AF8"/>
    <w:rsid w:val="00DB0F7D"/>
    <w:rsid w:val="00DB266C"/>
    <w:rsid w:val="00DC112B"/>
    <w:rsid w:val="00DC78E6"/>
    <w:rsid w:val="00DC7DB9"/>
    <w:rsid w:val="00DD2099"/>
    <w:rsid w:val="00DD60EA"/>
    <w:rsid w:val="00DD7E35"/>
    <w:rsid w:val="00DE2552"/>
    <w:rsid w:val="00DE2A75"/>
    <w:rsid w:val="00DE3F44"/>
    <w:rsid w:val="00DE570C"/>
    <w:rsid w:val="00DF027D"/>
    <w:rsid w:val="00DF170A"/>
    <w:rsid w:val="00DF52DD"/>
    <w:rsid w:val="00DF7F69"/>
    <w:rsid w:val="00E06348"/>
    <w:rsid w:val="00E10646"/>
    <w:rsid w:val="00E10E78"/>
    <w:rsid w:val="00E11188"/>
    <w:rsid w:val="00E12E3F"/>
    <w:rsid w:val="00E16D96"/>
    <w:rsid w:val="00E202F5"/>
    <w:rsid w:val="00E20EB6"/>
    <w:rsid w:val="00E2483A"/>
    <w:rsid w:val="00E253DC"/>
    <w:rsid w:val="00E26C5A"/>
    <w:rsid w:val="00E27A6F"/>
    <w:rsid w:val="00E302C0"/>
    <w:rsid w:val="00E31AC1"/>
    <w:rsid w:val="00E328C8"/>
    <w:rsid w:val="00E35522"/>
    <w:rsid w:val="00E3625C"/>
    <w:rsid w:val="00E369E2"/>
    <w:rsid w:val="00E40525"/>
    <w:rsid w:val="00E41B27"/>
    <w:rsid w:val="00E47A83"/>
    <w:rsid w:val="00E5174C"/>
    <w:rsid w:val="00E5298D"/>
    <w:rsid w:val="00E6107D"/>
    <w:rsid w:val="00E65EBC"/>
    <w:rsid w:val="00E6772F"/>
    <w:rsid w:val="00E67765"/>
    <w:rsid w:val="00E70DAF"/>
    <w:rsid w:val="00E739A8"/>
    <w:rsid w:val="00E858A1"/>
    <w:rsid w:val="00E97F93"/>
    <w:rsid w:val="00EA2FCE"/>
    <w:rsid w:val="00EA708C"/>
    <w:rsid w:val="00EB6831"/>
    <w:rsid w:val="00EB702A"/>
    <w:rsid w:val="00EC0DA2"/>
    <w:rsid w:val="00EC4CC7"/>
    <w:rsid w:val="00EC54B0"/>
    <w:rsid w:val="00ED11D0"/>
    <w:rsid w:val="00ED1692"/>
    <w:rsid w:val="00ED3B0C"/>
    <w:rsid w:val="00ED65FD"/>
    <w:rsid w:val="00EE06AA"/>
    <w:rsid w:val="00EE58C1"/>
    <w:rsid w:val="00EF004A"/>
    <w:rsid w:val="00EF1D49"/>
    <w:rsid w:val="00EF47AF"/>
    <w:rsid w:val="00EF485E"/>
    <w:rsid w:val="00EF7202"/>
    <w:rsid w:val="00F010D5"/>
    <w:rsid w:val="00F02C20"/>
    <w:rsid w:val="00F064F5"/>
    <w:rsid w:val="00F0727E"/>
    <w:rsid w:val="00F073B2"/>
    <w:rsid w:val="00F11FA0"/>
    <w:rsid w:val="00F12F9F"/>
    <w:rsid w:val="00F23175"/>
    <w:rsid w:val="00F236C9"/>
    <w:rsid w:val="00F24840"/>
    <w:rsid w:val="00F25D09"/>
    <w:rsid w:val="00F26E05"/>
    <w:rsid w:val="00F30C6B"/>
    <w:rsid w:val="00F36566"/>
    <w:rsid w:val="00F42E40"/>
    <w:rsid w:val="00F52245"/>
    <w:rsid w:val="00F578F2"/>
    <w:rsid w:val="00F60F67"/>
    <w:rsid w:val="00F62BE4"/>
    <w:rsid w:val="00F6452D"/>
    <w:rsid w:val="00F668DD"/>
    <w:rsid w:val="00F70D92"/>
    <w:rsid w:val="00F712B8"/>
    <w:rsid w:val="00F725F1"/>
    <w:rsid w:val="00F73074"/>
    <w:rsid w:val="00F75180"/>
    <w:rsid w:val="00F7571F"/>
    <w:rsid w:val="00F802C7"/>
    <w:rsid w:val="00F80471"/>
    <w:rsid w:val="00F84255"/>
    <w:rsid w:val="00F90368"/>
    <w:rsid w:val="00F9040B"/>
    <w:rsid w:val="00F93702"/>
    <w:rsid w:val="00F95BCC"/>
    <w:rsid w:val="00F95D28"/>
    <w:rsid w:val="00FA1400"/>
    <w:rsid w:val="00FA76BA"/>
    <w:rsid w:val="00FA7836"/>
    <w:rsid w:val="00FB01A3"/>
    <w:rsid w:val="00FB1FE1"/>
    <w:rsid w:val="00FB2359"/>
    <w:rsid w:val="00FB42EE"/>
    <w:rsid w:val="00FB7B6D"/>
    <w:rsid w:val="00FC085C"/>
    <w:rsid w:val="00FC3B73"/>
    <w:rsid w:val="00FC577C"/>
    <w:rsid w:val="00FD0440"/>
    <w:rsid w:val="00FD7B2A"/>
    <w:rsid w:val="00FE7621"/>
    <w:rsid w:val="00FE7C55"/>
    <w:rsid w:val="00FF19BC"/>
    <w:rsid w:val="00FF55E1"/>
    <w:rsid w:val="00FF5730"/>
    <w:rsid w:val="00FF73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5DD4449"/>
  <w15:docId w15:val="{69744F36-40AA-48CA-8A96-82118DAFDD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7EFF"/>
    <w:pPr>
      <w:spacing w:after="200" w:line="276" w:lineRule="auto"/>
    </w:pPr>
    <w:rPr>
      <w:kern w:val="0"/>
      <w:lang w:val="en-US"/>
    </w:rPr>
  </w:style>
  <w:style w:type="paragraph" w:styleId="Heading1">
    <w:name w:val="heading 1"/>
    <w:basedOn w:val="BodyText"/>
    <w:next w:val="Normal"/>
    <w:link w:val="Heading1Char"/>
    <w:uiPriority w:val="9"/>
    <w:qFormat/>
    <w:rsid w:val="00757ECE"/>
    <w:pPr>
      <w:outlineLvl w:val="0"/>
    </w:p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CF3513"/>
    <w:pPr>
      <w:numPr>
        <w:numId w:val="31"/>
      </w:numPr>
      <w:autoSpaceDE w:val="0"/>
      <w:autoSpaceDN w:val="0"/>
      <w:adjustRightInd w:val="0"/>
      <w:spacing w:after="0" w:line="480" w:lineRule="auto"/>
      <w:outlineLvl w:val="1"/>
    </w:pPr>
    <w:rPr>
      <w:rFonts w:ascii="Times New Roman" w:hAnsi="Times New Roman"/>
      <w:b/>
      <w:sz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D2AD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id-ID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517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5174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Style1"/>
    <w:link w:val="BodyTextChar"/>
    <w:uiPriority w:val="1"/>
    <w:unhideWhenUsed/>
    <w:qFormat/>
    <w:rsid w:val="00757ECE"/>
  </w:style>
  <w:style w:type="paragraph" w:customStyle="1" w:styleId="Style1">
    <w:name w:val="Style1"/>
    <w:basedOn w:val="head2"/>
    <w:link w:val="Style1Char"/>
    <w:rsid w:val="00FA76BA"/>
  </w:style>
  <w:style w:type="paragraph" w:customStyle="1" w:styleId="head2">
    <w:name w:val="head2"/>
    <w:basedOn w:val="Normal"/>
    <w:link w:val="head2Char"/>
    <w:rsid w:val="009E5FC4"/>
    <w:pPr>
      <w:jc w:val="center"/>
    </w:pPr>
    <w:rPr>
      <w:rFonts w:ascii="Times New Roman" w:hAnsi="Times New Roman" w:cs="Times New Roman"/>
      <w:b/>
      <w:sz w:val="24"/>
      <w:szCs w:val="24"/>
      <w14:ligatures w14:val="none"/>
    </w:rPr>
  </w:style>
  <w:style w:type="character" w:customStyle="1" w:styleId="head2Char">
    <w:name w:val="head2 Char"/>
    <w:basedOn w:val="DefaultParagraphFont"/>
    <w:link w:val="head2"/>
    <w:rsid w:val="009E5FC4"/>
    <w:rPr>
      <w:rFonts w:ascii="Times New Roman" w:hAnsi="Times New Roman" w:cs="Times New Roman"/>
      <w:b/>
      <w:kern w:val="0"/>
      <w:sz w:val="24"/>
      <w:szCs w:val="24"/>
      <w:lang w:val="en-US"/>
    </w:rPr>
  </w:style>
  <w:style w:type="character" w:customStyle="1" w:styleId="Style1Char">
    <w:name w:val="Style1 Char"/>
    <w:basedOn w:val="head2Char"/>
    <w:link w:val="Style1"/>
    <w:rsid w:val="00FA76BA"/>
    <w:rPr>
      <w:rFonts w:ascii="Times New Roman" w:hAnsi="Times New Roman" w:cs="Times New Roman"/>
      <w:b/>
      <w:kern w:val="0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57ECE"/>
    <w:rPr>
      <w:rFonts w:ascii="Times New Roman" w:hAnsi="Times New Roman" w:cs="Times New Roman"/>
      <w:b/>
      <w:kern w:val="0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57ECE"/>
    <w:rPr>
      <w:rFonts w:ascii="Times New Roman" w:hAnsi="Times New Roman" w:cs="Times New Roman"/>
      <w:b/>
      <w:kern w:val="0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1"/>
    <w:qFormat/>
    <w:rsid w:val="007D2ADD"/>
    <w:pPr>
      <w:ind w:left="720"/>
      <w:contextualSpacing/>
    </w:pPr>
    <w:rPr>
      <w14:ligatures w14:val="none"/>
    </w:rPr>
  </w:style>
  <w:style w:type="character" w:customStyle="1" w:styleId="ListParagraphChar">
    <w:name w:val="List Paragraph Char"/>
    <w:basedOn w:val="DefaultParagraphFont"/>
    <w:link w:val="ListParagraph"/>
    <w:uiPriority w:val="1"/>
    <w:locked/>
    <w:rsid w:val="007D2ADD"/>
    <w:rPr>
      <w:kern w:val="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F3513"/>
    <w:rPr>
      <w:rFonts w:ascii="Times New Roman" w:hAnsi="Times New Roman"/>
      <w:b/>
      <w:kern w:val="0"/>
      <w:sz w:val="24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7D2ADD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651741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E5174C"/>
    <w:rPr>
      <w:rFonts w:asciiTheme="majorHAnsi" w:eastAsiaTheme="majorEastAsia" w:hAnsiTheme="majorHAnsi" w:cstheme="majorBidi"/>
      <w:color w:val="2F5496" w:themeColor="accent1" w:themeShade="BF"/>
      <w:kern w:val="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2ADD"/>
    <w:pPr>
      <w:spacing w:after="0" w:line="240" w:lineRule="auto"/>
    </w:pPr>
    <w:rPr>
      <w:rFonts w:ascii="Tahoma" w:hAnsi="Tahoma" w:cs="Tahoma"/>
      <w:sz w:val="16"/>
      <w:szCs w:val="16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2ADD"/>
    <w:rPr>
      <w:rFonts w:ascii="Tahoma" w:hAnsi="Tahoma" w:cs="Tahoma"/>
      <w:kern w:val="0"/>
      <w:sz w:val="16"/>
      <w:szCs w:val="16"/>
      <w:lang w:val="en-US"/>
    </w:rPr>
  </w:style>
  <w:style w:type="character" w:styleId="Hyperlink">
    <w:name w:val="Hyperlink"/>
    <w:basedOn w:val="DefaultParagraphFont"/>
    <w:uiPriority w:val="99"/>
    <w:unhideWhenUsed/>
    <w:rsid w:val="007D2ADD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D2ADD"/>
    <w:pPr>
      <w:spacing w:after="0" w:line="360" w:lineRule="auto"/>
      <w:jc w:val="center"/>
    </w:pPr>
    <w:rPr>
      <w:rFonts w:ascii="Times New Roman" w:hAnsi="Times New Roman"/>
      <w:b/>
      <w:iCs/>
      <w:sz w:val="24"/>
      <w:szCs w:val="18"/>
      <w:lang w:val="id-ID"/>
      <w14:ligatures w14:val="none"/>
    </w:rPr>
  </w:style>
  <w:style w:type="paragraph" w:customStyle="1" w:styleId="Default">
    <w:name w:val="Default"/>
    <w:qFormat/>
    <w:rsid w:val="007D2AD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val="id-ID"/>
    </w:rPr>
  </w:style>
  <w:style w:type="paragraph" w:customStyle="1" w:styleId="head1">
    <w:name w:val="head1"/>
    <w:basedOn w:val="Normal"/>
    <w:link w:val="head1Char"/>
    <w:rsid w:val="009E5FC4"/>
    <w:rPr>
      <w:rFonts w:ascii="Times New Roman" w:hAnsi="Times New Roman" w:cs="Times New Roman"/>
      <w:sz w:val="24"/>
      <w:szCs w:val="24"/>
      <w14:ligatures w14:val="none"/>
    </w:rPr>
  </w:style>
  <w:style w:type="character" w:customStyle="1" w:styleId="head1Char">
    <w:name w:val="head1 Char"/>
    <w:basedOn w:val="DefaultParagraphFont"/>
    <w:link w:val="head1"/>
    <w:rsid w:val="009E5FC4"/>
    <w:rPr>
      <w:rFonts w:ascii="Times New Roman" w:hAnsi="Times New Roman" w:cs="Times New Roman"/>
      <w:kern w:val="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E5FC4"/>
    <w:pPr>
      <w:tabs>
        <w:tab w:val="center" w:pos="4513"/>
        <w:tab w:val="right" w:pos="9026"/>
      </w:tabs>
      <w:spacing w:after="0" w:line="240" w:lineRule="auto"/>
    </w:pPr>
    <w:rPr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9E5FC4"/>
    <w:rPr>
      <w:kern w:val="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9E5FC4"/>
    <w:pPr>
      <w:tabs>
        <w:tab w:val="center" w:pos="4513"/>
        <w:tab w:val="right" w:pos="9026"/>
      </w:tabs>
      <w:spacing w:after="0" w:line="240" w:lineRule="auto"/>
    </w:pPr>
    <w:rPr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9E5FC4"/>
    <w:rPr>
      <w:kern w:val="0"/>
      <w:lang w:val="en-US"/>
    </w:rPr>
  </w:style>
  <w:style w:type="paragraph" w:customStyle="1" w:styleId="SUBBAB2">
    <w:name w:val="SUB BAB 2"/>
    <w:basedOn w:val="Heading2"/>
    <w:link w:val="SUBBAB2Char"/>
    <w:qFormat/>
    <w:rsid w:val="00592F66"/>
    <w:pPr>
      <w:numPr>
        <w:numId w:val="1"/>
      </w:numPr>
      <w:ind w:left="0"/>
      <w:jc w:val="both"/>
    </w:pPr>
    <w:rPr>
      <w:b w:val="0"/>
      <w:bCs/>
    </w:rPr>
  </w:style>
  <w:style w:type="character" w:customStyle="1" w:styleId="SUBBAB2Char">
    <w:name w:val="SUB BAB 2 Char"/>
    <w:basedOn w:val="Heading2Char"/>
    <w:link w:val="SUBBAB2"/>
    <w:rsid w:val="00592F66"/>
    <w:rPr>
      <w:rFonts w:ascii="Times New Roman" w:hAnsi="Times New Roman"/>
      <w:b w:val="0"/>
      <w:bCs/>
      <w:kern w:val="0"/>
      <w:sz w:val="24"/>
      <w:lang w:val="en-US"/>
      <w14:ligatures w14:val="none"/>
    </w:rPr>
  </w:style>
  <w:style w:type="paragraph" w:customStyle="1" w:styleId="SUBBAB3">
    <w:name w:val="SUB BAB 3"/>
    <w:basedOn w:val="Heading3"/>
    <w:link w:val="SUBBAB3Char"/>
    <w:rsid w:val="002478C8"/>
    <w:pPr>
      <w:numPr>
        <w:numId w:val="2"/>
      </w:numPr>
      <w:spacing w:line="480" w:lineRule="auto"/>
      <w:ind w:left="284" w:hanging="284"/>
      <w:jc w:val="both"/>
    </w:pPr>
    <w:rPr>
      <w:rFonts w:ascii="Times New Roman" w:hAnsi="Times New Roman" w:cs="Times New Roman"/>
      <w:color w:val="000000" w:themeColor="text1"/>
    </w:rPr>
  </w:style>
  <w:style w:type="character" w:customStyle="1" w:styleId="SUBBAB3Char">
    <w:name w:val="SUB BAB 3 Char"/>
    <w:basedOn w:val="Heading3Char"/>
    <w:link w:val="SUBBAB3"/>
    <w:rsid w:val="002478C8"/>
    <w:rPr>
      <w:rFonts w:ascii="Times New Roman" w:eastAsiaTheme="majorEastAsia" w:hAnsi="Times New Roman" w:cs="Times New Roman"/>
      <w:color w:val="000000" w:themeColor="text1"/>
      <w:kern w:val="0"/>
      <w:sz w:val="24"/>
      <w:szCs w:val="24"/>
      <w:lang w:val="id-ID"/>
      <w14:ligatures w14:val="none"/>
    </w:rPr>
  </w:style>
  <w:style w:type="paragraph" w:customStyle="1" w:styleId="30">
    <w:name w:val="3"/>
    <w:basedOn w:val="Heading3"/>
    <w:link w:val="3Char"/>
    <w:rsid w:val="00E6772F"/>
    <w:pPr>
      <w:numPr>
        <w:numId w:val="8"/>
      </w:numPr>
      <w:spacing w:line="480" w:lineRule="auto"/>
      <w:ind w:left="284"/>
    </w:pPr>
    <w:rPr>
      <w:rFonts w:ascii="Times New Roman" w:hAnsi="Times New Roman" w:cs="Times New Roman"/>
      <w:color w:val="auto"/>
    </w:rPr>
  </w:style>
  <w:style w:type="character" w:customStyle="1" w:styleId="3Char">
    <w:name w:val="3 Char"/>
    <w:basedOn w:val="Heading3Char"/>
    <w:link w:val="30"/>
    <w:rsid w:val="00E6772F"/>
    <w:rPr>
      <w:rFonts w:ascii="Times New Roman" w:eastAsiaTheme="majorEastAsia" w:hAnsi="Times New Roman" w:cs="Times New Roman"/>
      <w:color w:val="1F3763" w:themeColor="accent1" w:themeShade="7F"/>
      <w:kern w:val="0"/>
      <w:sz w:val="24"/>
      <w:szCs w:val="24"/>
      <w:lang w:val="id-ID"/>
      <w14:ligatures w14:val="none"/>
    </w:rPr>
  </w:style>
  <w:style w:type="paragraph" w:customStyle="1" w:styleId="20">
    <w:name w:val="2"/>
    <w:basedOn w:val="Heading2"/>
    <w:link w:val="2Char"/>
    <w:rsid w:val="00127330"/>
    <w:pPr>
      <w:numPr>
        <w:numId w:val="0"/>
      </w:numPr>
    </w:pPr>
  </w:style>
  <w:style w:type="character" w:customStyle="1" w:styleId="2Char">
    <w:name w:val="2 Char"/>
    <w:basedOn w:val="Heading2Char"/>
    <w:link w:val="20"/>
    <w:rsid w:val="00127330"/>
    <w:rPr>
      <w:rFonts w:ascii="Times New Roman" w:hAnsi="Times New Roman"/>
      <w:b/>
      <w:kern w:val="0"/>
      <w:sz w:val="24"/>
      <w:lang w:val="en-US"/>
      <w14:ligatures w14:val="none"/>
    </w:rPr>
  </w:style>
  <w:style w:type="paragraph" w:customStyle="1" w:styleId="4">
    <w:name w:val="4"/>
    <w:basedOn w:val="Heading2"/>
    <w:link w:val="4Char"/>
    <w:rsid w:val="00651741"/>
    <w:pPr>
      <w:numPr>
        <w:numId w:val="7"/>
      </w:numPr>
      <w:ind w:left="0"/>
    </w:pPr>
    <w:rPr>
      <w:rFonts w:cs="Times New Roman"/>
      <w:szCs w:val="24"/>
    </w:rPr>
  </w:style>
  <w:style w:type="character" w:customStyle="1" w:styleId="4Char">
    <w:name w:val="4 Char"/>
    <w:basedOn w:val="Heading2Char"/>
    <w:link w:val="4"/>
    <w:rsid w:val="00651741"/>
    <w:rPr>
      <w:rFonts w:ascii="Times New Roman" w:hAnsi="Times New Roman" w:cs="Times New Roman"/>
      <w:b/>
      <w:kern w:val="0"/>
      <w:sz w:val="24"/>
      <w:szCs w:val="24"/>
      <w:lang w:val="en-US"/>
      <w14:ligatures w14:val="none"/>
    </w:rPr>
  </w:style>
  <w:style w:type="paragraph" w:customStyle="1" w:styleId="5">
    <w:name w:val="5"/>
    <w:basedOn w:val="Heading3"/>
    <w:link w:val="5Char"/>
    <w:rsid w:val="00651741"/>
    <w:pPr>
      <w:numPr>
        <w:numId w:val="3"/>
      </w:numPr>
      <w:spacing w:line="480" w:lineRule="auto"/>
      <w:ind w:left="426"/>
      <w:jc w:val="both"/>
    </w:pPr>
    <w:rPr>
      <w:rFonts w:ascii="Times New Roman" w:hAnsi="Times New Roman"/>
      <w:b/>
      <w:bCs/>
      <w:i/>
      <w:iCs/>
      <w:color w:val="auto"/>
      <w:lang w:val="en-ID"/>
    </w:rPr>
  </w:style>
  <w:style w:type="character" w:customStyle="1" w:styleId="5Char">
    <w:name w:val="5 Char"/>
    <w:basedOn w:val="Heading3Char"/>
    <w:link w:val="5"/>
    <w:rsid w:val="00651741"/>
    <w:rPr>
      <w:rFonts w:ascii="Times New Roman" w:eastAsiaTheme="majorEastAsia" w:hAnsi="Times New Roman" w:cstheme="majorBidi"/>
      <w:b/>
      <w:bCs/>
      <w:i/>
      <w:iCs/>
      <w:color w:val="1F3763" w:themeColor="accent1" w:themeShade="7F"/>
      <w:kern w:val="0"/>
      <w:sz w:val="24"/>
      <w:szCs w:val="24"/>
      <w:lang w:val="id-ID"/>
      <w14:ligatures w14:val="none"/>
    </w:rPr>
  </w:style>
  <w:style w:type="paragraph" w:customStyle="1" w:styleId="6">
    <w:name w:val="6"/>
    <w:basedOn w:val="Heading4"/>
    <w:link w:val="6Char"/>
    <w:rsid w:val="00651741"/>
    <w:pPr>
      <w:numPr>
        <w:numId w:val="4"/>
      </w:numPr>
      <w:spacing w:line="480" w:lineRule="auto"/>
      <w:jc w:val="both"/>
    </w:pPr>
    <w:rPr>
      <w:rFonts w:ascii="Times New Roman" w:hAnsi="Times New Roman"/>
      <w:b/>
      <w:bCs/>
      <w:i w:val="0"/>
      <w:iCs w:val="0"/>
      <w:color w:val="auto"/>
      <w:sz w:val="24"/>
      <w:lang w:val="en-ID"/>
    </w:rPr>
  </w:style>
  <w:style w:type="character" w:customStyle="1" w:styleId="6Char">
    <w:name w:val="6 Char"/>
    <w:basedOn w:val="Heading4Char"/>
    <w:link w:val="6"/>
    <w:rsid w:val="00651741"/>
    <w:rPr>
      <w:rFonts w:ascii="Times New Roman" w:eastAsiaTheme="majorEastAsia" w:hAnsi="Times New Roman" w:cstheme="majorBidi"/>
      <w:b/>
      <w:bCs/>
      <w:i w:val="0"/>
      <w:iCs w:val="0"/>
      <w:color w:val="2F5496" w:themeColor="accent1" w:themeShade="BF"/>
      <w:kern w:val="0"/>
      <w:sz w:val="24"/>
      <w:lang w:val="en-US"/>
      <w14:ligatures w14:val="none"/>
    </w:rPr>
  </w:style>
  <w:style w:type="paragraph" w:customStyle="1" w:styleId="7">
    <w:name w:val="7"/>
    <w:basedOn w:val="Heading4"/>
    <w:link w:val="7Char"/>
    <w:rsid w:val="00E5174C"/>
    <w:pPr>
      <w:numPr>
        <w:numId w:val="5"/>
      </w:numPr>
      <w:spacing w:line="480" w:lineRule="auto"/>
      <w:jc w:val="both"/>
    </w:pPr>
    <w:rPr>
      <w:rFonts w:ascii="Times New Roman" w:hAnsi="Times New Roman"/>
      <w:bCs/>
      <w:i w:val="0"/>
      <w:iCs w:val="0"/>
      <w:color w:val="auto"/>
      <w:sz w:val="24"/>
      <w:lang w:val="en-ID"/>
    </w:rPr>
  </w:style>
  <w:style w:type="character" w:customStyle="1" w:styleId="7Char">
    <w:name w:val="7 Char"/>
    <w:basedOn w:val="Heading4Char"/>
    <w:link w:val="7"/>
    <w:rsid w:val="00E5174C"/>
    <w:rPr>
      <w:rFonts w:ascii="Times New Roman" w:eastAsiaTheme="majorEastAsia" w:hAnsi="Times New Roman" w:cstheme="majorBidi"/>
      <w:bCs/>
      <w:i w:val="0"/>
      <w:iCs w:val="0"/>
      <w:color w:val="2F5496" w:themeColor="accent1" w:themeShade="BF"/>
      <w:kern w:val="0"/>
      <w:sz w:val="24"/>
      <w:lang w:val="en-US"/>
      <w14:ligatures w14:val="none"/>
    </w:rPr>
  </w:style>
  <w:style w:type="paragraph" w:customStyle="1" w:styleId="8">
    <w:name w:val="8"/>
    <w:basedOn w:val="Heading3"/>
    <w:link w:val="8Char"/>
    <w:rsid w:val="00651741"/>
    <w:pPr>
      <w:numPr>
        <w:numId w:val="6"/>
      </w:numPr>
      <w:autoSpaceDE w:val="0"/>
      <w:autoSpaceDN w:val="0"/>
      <w:adjustRightInd w:val="0"/>
      <w:spacing w:line="480" w:lineRule="auto"/>
      <w:ind w:left="426"/>
      <w:jc w:val="both"/>
    </w:pPr>
    <w:rPr>
      <w:rFonts w:ascii="Times New Roman" w:hAnsi="Times New Roman" w:cs="Times New Roman"/>
      <w:i/>
      <w:color w:val="auto"/>
    </w:rPr>
  </w:style>
  <w:style w:type="character" w:customStyle="1" w:styleId="8Char">
    <w:name w:val="8 Char"/>
    <w:basedOn w:val="Heading4Char"/>
    <w:link w:val="8"/>
    <w:rsid w:val="00D23A1A"/>
    <w:rPr>
      <w:rFonts w:ascii="Times New Roman" w:eastAsiaTheme="majorEastAsia" w:hAnsi="Times New Roman" w:cs="Times New Roman"/>
      <w:i/>
      <w:iCs w:val="0"/>
      <w:color w:val="2F5496" w:themeColor="accent1" w:themeShade="BF"/>
      <w:kern w:val="0"/>
      <w:sz w:val="24"/>
      <w:szCs w:val="24"/>
      <w:lang w:val="id-ID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D23A1A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20A8F"/>
    <w:pPr>
      <w:tabs>
        <w:tab w:val="right" w:leader="dot" w:pos="8261"/>
      </w:tabs>
      <w:spacing w:after="100"/>
    </w:pPr>
    <w:rPr>
      <w:rFonts w:ascii="Times New Roman" w:hAnsi="Times New Roman" w:cs="Times New Roman"/>
      <w:noProof/>
      <w:sz w:val="24"/>
      <w:szCs w:val="24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A733CF"/>
    <w:pPr>
      <w:tabs>
        <w:tab w:val="left" w:pos="426"/>
        <w:tab w:val="right" w:leader="dot" w:pos="8261"/>
      </w:tabs>
      <w:spacing w:after="0" w:line="360" w:lineRule="auto"/>
      <w:ind w:left="142"/>
    </w:pPr>
    <w:rPr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620B65"/>
    <w:pPr>
      <w:tabs>
        <w:tab w:val="left" w:pos="851"/>
        <w:tab w:val="right" w:leader="dot" w:pos="8261"/>
      </w:tabs>
      <w:spacing w:after="100"/>
      <w:ind w:left="142"/>
    </w:pPr>
    <w:rPr>
      <w14:ligatures w14:val="none"/>
    </w:rPr>
  </w:style>
  <w:style w:type="paragraph" w:customStyle="1" w:styleId="1">
    <w:name w:val="1"/>
    <w:basedOn w:val="Heading1"/>
    <w:link w:val="1Char"/>
    <w:rsid w:val="00CE719B"/>
    <w:pPr>
      <w:spacing w:after="30" w:line="360" w:lineRule="auto"/>
    </w:pPr>
    <w:rPr>
      <w:bCs/>
      <w:sz w:val="28"/>
    </w:rPr>
  </w:style>
  <w:style w:type="character" w:customStyle="1" w:styleId="1Char">
    <w:name w:val="1 Char"/>
    <w:basedOn w:val="Heading1Char"/>
    <w:link w:val="1"/>
    <w:rsid w:val="00CE719B"/>
    <w:rPr>
      <w:rFonts w:ascii="Times New Roman" w:hAnsi="Times New Roman" w:cs="Times New Roman"/>
      <w:b/>
      <w:bCs/>
      <w:kern w:val="0"/>
      <w:sz w:val="28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F3513"/>
    <w:rPr>
      <w:color w:val="605E5C"/>
      <w:shd w:val="clear" w:color="auto" w:fill="E1DFDD"/>
    </w:rPr>
  </w:style>
  <w:style w:type="paragraph" w:customStyle="1" w:styleId="9">
    <w:name w:val="9"/>
    <w:basedOn w:val="Heading3"/>
    <w:link w:val="9Char"/>
    <w:rsid w:val="00E5174C"/>
    <w:pPr>
      <w:jc w:val="center"/>
    </w:pPr>
    <w:rPr>
      <w:rFonts w:ascii="Times New Roman" w:hAnsi="Times New Roman" w:cs="Times New Roman"/>
      <w:color w:val="auto"/>
    </w:rPr>
  </w:style>
  <w:style w:type="character" w:customStyle="1" w:styleId="9Char">
    <w:name w:val="9 Char"/>
    <w:basedOn w:val="Heading5Char"/>
    <w:link w:val="9"/>
    <w:rsid w:val="00B70E64"/>
    <w:rPr>
      <w:rFonts w:ascii="Times New Roman" w:eastAsiaTheme="majorEastAsia" w:hAnsi="Times New Roman" w:cs="Times New Roman"/>
      <w:color w:val="2F5496" w:themeColor="accent1" w:themeShade="BF"/>
      <w:kern w:val="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C60467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90368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qFormat/>
    <w:rsid w:val="000D63AC"/>
    <w:pPr>
      <w:spacing w:after="0" w:line="240" w:lineRule="auto"/>
    </w:pPr>
    <w:rPr>
      <w:kern w:val="0"/>
      <w:lang w:val="en-US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0">
    <w:name w:val="1."/>
    <w:basedOn w:val="1"/>
    <w:link w:val="1Char0"/>
    <w:rsid w:val="00CB33D9"/>
    <w:rPr>
      <w:lang w:val="en-ID"/>
    </w:rPr>
  </w:style>
  <w:style w:type="character" w:customStyle="1" w:styleId="1Char0">
    <w:name w:val="1. Char"/>
    <w:basedOn w:val="1Char"/>
    <w:link w:val="10"/>
    <w:rsid w:val="00CB33D9"/>
    <w:rPr>
      <w:rFonts w:ascii="Times New Roman" w:hAnsi="Times New Roman" w:cs="Times New Roman"/>
      <w:b/>
      <w:bCs/>
      <w:kern w:val="0"/>
      <w:sz w:val="28"/>
      <w:szCs w:val="24"/>
      <w:lang w:val="en-US"/>
      <w14:ligatures w14:val="none"/>
    </w:rPr>
  </w:style>
  <w:style w:type="paragraph" w:customStyle="1" w:styleId="2">
    <w:name w:val="2."/>
    <w:basedOn w:val="20"/>
    <w:link w:val="2Char0"/>
    <w:rsid w:val="004947C5"/>
    <w:pPr>
      <w:numPr>
        <w:numId w:val="9"/>
      </w:numPr>
      <w:ind w:left="0"/>
    </w:pPr>
    <w:rPr>
      <w:rFonts w:cs="Times New Roman"/>
      <w:bCs/>
      <w:noProof/>
      <w:szCs w:val="24"/>
      <w:lang w:val="en-ID"/>
    </w:rPr>
  </w:style>
  <w:style w:type="character" w:customStyle="1" w:styleId="2Char0">
    <w:name w:val="2. Char"/>
    <w:basedOn w:val="ListParagraphChar"/>
    <w:link w:val="2"/>
    <w:rsid w:val="004947C5"/>
    <w:rPr>
      <w:rFonts w:ascii="Times New Roman" w:hAnsi="Times New Roman" w:cs="Times New Roman"/>
      <w:b/>
      <w:bCs/>
      <w:noProof/>
      <w:kern w:val="0"/>
      <w:sz w:val="24"/>
      <w:szCs w:val="24"/>
      <w:lang w:val="en-US"/>
      <w14:ligatures w14:val="none"/>
    </w:rPr>
  </w:style>
  <w:style w:type="paragraph" w:customStyle="1" w:styleId="3">
    <w:name w:val="3."/>
    <w:basedOn w:val="30"/>
    <w:link w:val="3Char0"/>
    <w:rsid w:val="004947C5"/>
    <w:pPr>
      <w:numPr>
        <w:numId w:val="10"/>
      </w:numPr>
      <w:ind w:left="284"/>
    </w:pPr>
    <w:rPr>
      <w:noProof/>
      <w:lang w:val="en-ID"/>
    </w:rPr>
  </w:style>
  <w:style w:type="character" w:customStyle="1" w:styleId="3Char0">
    <w:name w:val="3. Char"/>
    <w:basedOn w:val="3Char"/>
    <w:link w:val="3"/>
    <w:rsid w:val="004947C5"/>
    <w:rPr>
      <w:rFonts w:ascii="Times New Roman" w:eastAsiaTheme="majorEastAsia" w:hAnsi="Times New Roman" w:cs="Times New Roman"/>
      <w:noProof/>
      <w:color w:val="1F3763" w:themeColor="accent1" w:themeShade="7F"/>
      <w:kern w:val="0"/>
      <w:sz w:val="24"/>
      <w:szCs w:val="24"/>
      <w:lang w:val="id-ID"/>
      <w14:ligatures w14:val="none"/>
    </w:rPr>
  </w:style>
  <w:style w:type="paragraph" w:customStyle="1" w:styleId="40">
    <w:name w:val="4."/>
    <w:basedOn w:val="9"/>
    <w:link w:val="4Char0"/>
    <w:rsid w:val="004947C5"/>
    <w:pPr>
      <w:spacing w:line="240" w:lineRule="auto"/>
      <w:ind w:left="284"/>
    </w:pPr>
    <w:rPr>
      <w:noProof/>
      <w:lang w:val="en-ID"/>
    </w:rPr>
  </w:style>
  <w:style w:type="character" w:customStyle="1" w:styleId="4Char0">
    <w:name w:val="4. Char"/>
    <w:basedOn w:val="9Char"/>
    <w:link w:val="40"/>
    <w:rsid w:val="004947C5"/>
    <w:rPr>
      <w:rFonts w:ascii="Times New Roman" w:eastAsiaTheme="majorEastAsia" w:hAnsi="Times New Roman" w:cs="Times New Roman"/>
      <w:noProof/>
      <w:color w:val="2F5496" w:themeColor="accent1" w:themeShade="BF"/>
      <w:kern w:val="0"/>
      <w:sz w:val="24"/>
      <w:szCs w:val="24"/>
      <w:lang w:val="id-ID"/>
      <w14:ligatures w14:val="none"/>
    </w:rPr>
  </w:style>
  <w:style w:type="paragraph" w:styleId="TOC4">
    <w:name w:val="toc 4"/>
    <w:basedOn w:val="Normal"/>
    <w:next w:val="Normal"/>
    <w:autoRedefine/>
    <w:uiPriority w:val="39"/>
    <w:unhideWhenUsed/>
    <w:rsid w:val="000C5803"/>
    <w:pPr>
      <w:tabs>
        <w:tab w:val="left" w:pos="426"/>
        <w:tab w:val="right" w:leader="dot" w:pos="8261"/>
      </w:tabs>
      <w:spacing w:after="100" w:line="360" w:lineRule="auto"/>
      <w:ind w:left="426"/>
    </w:pPr>
  </w:style>
  <w:style w:type="paragraph" w:styleId="TOC5">
    <w:name w:val="toc 5"/>
    <w:basedOn w:val="Normal"/>
    <w:next w:val="Normal"/>
    <w:autoRedefine/>
    <w:uiPriority w:val="39"/>
    <w:unhideWhenUsed/>
    <w:rsid w:val="00771B2E"/>
    <w:pPr>
      <w:spacing w:after="100"/>
      <w:ind w:left="709"/>
    </w:pPr>
  </w:style>
  <w:style w:type="paragraph" w:styleId="TOC6">
    <w:name w:val="toc 6"/>
    <w:basedOn w:val="Normal"/>
    <w:next w:val="Normal"/>
    <w:autoRedefine/>
    <w:uiPriority w:val="39"/>
    <w:unhideWhenUsed/>
    <w:rsid w:val="00005584"/>
    <w:pPr>
      <w:spacing w:after="100" w:line="259" w:lineRule="auto"/>
      <w:ind w:left="1100"/>
    </w:pPr>
    <w:rPr>
      <w:rFonts w:eastAsiaTheme="minorEastAsia"/>
      <w:lang w:val="en-ID" w:eastAsia="en-ID"/>
      <w14:ligatures w14:val="none"/>
    </w:rPr>
  </w:style>
  <w:style w:type="paragraph" w:styleId="TOC7">
    <w:name w:val="toc 7"/>
    <w:basedOn w:val="Normal"/>
    <w:next w:val="Normal"/>
    <w:autoRedefine/>
    <w:uiPriority w:val="39"/>
    <w:unhideWhenUsed/>
    <w:rsid w:val="00005584"/>
    <w:pPr>
      <w:spacing w:after="100" w:line="259" w:lineRule="auto"/>
      <w:ind w:left="1320"/>
    </w:pPr>
    <w:rPr>
      <w:rFonts w:eastAsiaTheme="minorEastAsia"/>
      <w:lang w:val="en-ID" w:eastAsia="en-ID"/>
      <w14:ligatures w14:val="none"/>
    </w:rPr>
  </w:style>
  <w:style w:type="paragraph" w:styleId="TOC8">
    <w:name w:val="toc 8"/>
    <w:basedOn w:val="Normal"/>
    <w:next w:val="Normal"/>
    <w:autoRedefine/>
    <w:uiPriority w:val="39"/>
    <w:unhideWhenUsed/>
    <w:rsid w:val="00005584"/>
    <w:pPr>
      <w:spacing w:after="100" w:line="259" w:lineRule="auto"/>
      <w:ind w:left="1540"/>
    </w:pPr>
    <w:rPr>
      <w:rFonts w:eastAsiaTheme="minorEastAsia"/>
      <w:lang w:val="en-ID" w:eastAsia="en-ID"/>
      <w14:ligatures w14:val="none"/>
    </w:rPr>
  </w:style>
  <w:style w:type="paragraph" w:styleId="TOC9">
    <w:name w:val="toc 9"/>
    <w:basedOn w:val="Normal"/>
    <w:next w:val="Normal"/>
    <w:autoRedefine/>
    <w:uiPriority w:val="39"/>
    <w:unhideWhenUsed/>
    <w:rsid w:val="00005584"/>
    <w:pPr>
      <w:spacing w:after="100" w:line="259" w:lineRule="auto"/>
      <w:ind w:left="1760"/>
    </w:pPr>
    <w:rPr>
      <w:rFonts w:eastAsiaTheme="minorEastAsia"/>
      <w:lang w:val="en-ID" w:eastAsia="en-ID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AA5521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7EF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7EFF"/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customStyle="1" w:styleId="y2iqfc">
    <w:name w:val="y2iqfc"/>
    <w:basedOn w:val="DefaultParagraphFont"/>
    <w:rsid w:val="00BE7EFF"/>
  </w:style>
  <w:style w:type="paragraph" w:styleId="TableofFigures">
    <w:name w:val="table of figures"/>
    <w:basedOn w:val="Normal"/>
    <w:next w:val="Normal"/>
    <w:uiPriority w:val="99"/>
    <w:semiHidden/>
    <w:unhideWhenUsed/>
    <w:rsid w:val="00D074EE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2929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24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4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1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E05474-4065-49DD-B3B2-FD7D35792B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574</Words>
  <Characters>327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ffannuar azhar</dc:creator>
  <cp:keywords/>
  <dc:description/>
  <cp:lastModifiedBy>affannuar azhar</cp:lastModifiedBy>
  <cp:revision>2</cp:revision>
  <cp:lastPrinted>2024-02-20T17:36:00Z</cp:lastPrinted>
  <dcterms:created xsi:type="dcterms:W3CDTF">2024-02-26T06:56:00Z</dcterms:created>
  <dcterms:modified xsi:type="dcterms:W3CDTF">2024-02-26T06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b1c405-d7fb-3ea5-a371-823790ae96ec</vt:lpwstr>
  </property>
  <property fmtid="{D5CDD505-2E9C-101B-9397-08002B2CF9AE}" pid="24" name="Mendeley Citation Style_1">
    <vt:lpwstr>http://www.zotero.org/styles/apa</vt:lpwstr>
  </property>
</Properties>
</file>